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44928" behindDoc="0" locked="0" layoutInCell="1" allowOverlap="1" wp14:anchorId="7026ED55" wp14:editId="37FBC1CC">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68113359"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D31F11">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4492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68113359"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D31F11">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rPr>
          <w:noProof/>
        </w:rPr>
        <w:drawing>
          <wp:inline distT="0" distB="0" distL="0" distR="0" wp14:anchorId="566B325B" wp14:editId="50467A30">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16675AB5"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D31F11">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49024" behindDoc="0" locked="0" layoutInCell="1" allowOverlap="1" wp14:anchorId="563A8220" wp14:editId="3ACA5D6D">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58773B9D"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D31F11">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49024"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58773B9D"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D31F11">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7DEA6696"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sidR="00D31F11">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 xml:space="preserve">Samples: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 xml:space="preserve">Samples: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 xml:space="preserve">Samples: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 xml:space="preserve">Sampl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 xml:space="preserve">Samples: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78D39D5E"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w:t>
      </w:r>
      <w:r w:rsidR="00C847C6">
        <w:t>the figures below</w:t>
      </w:r>
      <w:r w:rsidR="00940C6E">
        <w:t xml:space="preserve">. </w:t>
      </w:r>
      <w:r w:rsidR="006D5936">
        <w:t xml:space="preserve">After each prompt the skill populates the slots with the corresponding values it </w:t>
      </w:r>
      <w:r w:rsidR="007C2DDA">
        <w:t>prompted</w:t>
      </w:r>
      <w:r w:rsidR="006D5936">
        <w:t xml:space="preserve"> for. </w:t>
      </w:r>
    </w:p>
    <w:p w14:paraId="506AA92B" w14:textId="22EFB636" w:rsidR="00B510B0" w:rsidRDefault="004328B5" w:rsidP="009D0A04">
      <w:r>
        <w:rPr>
          <w:noProof/>
        </w:rPr>
        <w:lastRenderedPageBreak/>
        <mc:AlternateContent>
          <mc:Choice Requires="wpg">
            <w:drawing>
              <wp:anchor distT="0" distB="0" distL="114300" distR="114300" simplePos="0" relativeHeight="251657216" behindDoc="0" locked="0" layoutInCell="1" allowOverlap="1" wp14:anchorId="28FF82E2" wp14:editId="006EFE36">
                <wp:simplePos x="0" y="0"/>
                <wp:positionH relativeFrom="column">
                  <wp:posOffset>2042025</wp:posOffset>
                </wp:positionH>
                <wp:positionV relativeFrom="paragraph">
                  <wp:posOffset>3248025</wp:posOffset>
                </wp:positionV>
                <wp:extent cx="3803015" cy="29470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803015" cy="2947035"/>
                          <a:chOff x="0" y="0"/>
                          <a:chExt cx="5727700" cy="4274185"/>
                        </a:xfrm>
                      </wpg:grpSpPr>
                      <pic:pic xmlns:pic="http://schemas.openxmlformats.org/drawingml/2006/picture">
                        <pic:nvPicPr>
                          <pic:cNvPr id="11" name="Picture 11"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27700" cy="3948430"/>
                          </a:xfrm>
                          <a:prstGeom prst="rect">
                            <a:avLst/>
                          </a:prstGeom>
                        </pic:spPr>
                      </pic:pic>
                      <wps:wsp>
                        <wps:cNvPr id="12" name="Text Box 12"/>
                        <wps:cNvSpPr txBox="1"/>
                        <wps:spPr>
                          <a:xfrm>
                            <a:off x="0" y="4007485"/>
                            <a:ext cx="5727700" cy="266700"/>
                          </a:xfrm>
                          <a:prstGeom prst="rect">
                            <a:avLst/>
                          </a:prstGeom>
                          <a:solidFill>
                            <a:prstClr val="white"/>
                          </a:solidFill>
                          <a:ln>
                            <a:noFill/>
                          </a:ln>
                        </wps:spPr>
                        <wps:txbx>
                          <w:txbxContent>
                            <w:p w14:paraId="5266737A" w14:textId="7FDC5C0F" w:rsidR="004328B5" w:rsidRPr="007E1D2A" w:rsidRDefault="004328B5" w:rsidP="004328B5">
                              <w:pPr>
                                <w:pStyle w:val="Caption"/>
                              </w:pPr>
                              <w:bookmarkStart w:id="7" w:name="_Ref15989718"/>
                              <w:r>
                                <w:t xml:space="preserve">Figure </w:t>
                              </w:r>
                              <w:r>
                                <w:fldChar w:fldCharType="begin"/>
                              </w:r>
                              <w:r>
                                <w:instrText xml:space="preserve"> SEQ Figure \* ARABIC </w:instrText>
                              </w:r>
                              <w:r>
                                <w:fldChar w:fldCharType="separate"/>
                              </w:r>
                              <w:r w:rsidR="00D31F11">
                                <w:rPr>
                                  <w:noProof/>
                                </w:rPr>
                                <w:t>5</w:t>
                              </w:r>
                              <w:r>
                                <w:fldChar w:fldCharType="end"/>
                              </w:r>
                              <w:r>
                                <w:t>: Utterance Profiler (2)</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FF82E2" id="Group 13" o:spid="_x0000_s1032" style="position:absolute;margin-left:160.8pt;margin-top:255.75pt;width:299.45pt;height:232.05pt;z-index:251657216;mso-width-relative:margin;mso-height-relative:margin" coordsize="57277,4274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b29v//////////////////////////////////////////////&#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zs7O/6qqqv8eHh7/SEhI//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3p6ev8CAgL/MjIy/9XV1f/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7+/v//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29vb/////////////////////&#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vr6////////////////////////////////////////////////////////////////////////&#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vb2//7+/v//////////////////////////&#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29v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5fT6/2e/4/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2e/4///////////////////////////////////&#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9nv+P/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Fsd3/////////////////////////////&#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13;&#10;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13;&#10;////////////////////////////////////////////////////////////////////////////&#13;&#10;////////////////////////////////////////////////////////////////////////////&#13;&#10;/////////////////////////////////////////+X0+v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Wx3f9nv+P/qN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9vb2//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vb2////////////////////////////////////&#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9vb2//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vb2////////////////////////////////////////////////////////&#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u7u7/4qKiv8AAAD/mZm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yoqKv8J&#13;&#10;CQn/Xl5e//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8PDw//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b29v/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13;&#10;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&#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&#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&#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Nz4+//////////////////////////////////v7+//q6ur/1tbW/83Nzf/4+Pj/&#13;&#10;////////////////6Ojo/8zMzP/z8/P/////////////////////////////////////////////&#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zc+Pv/////////////////////////////////y&#13;&#10;8vL/zc3N/9DQ0P/q6ur//////////////////////+vr6//S0tL/9fX1////////////////////&#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83Pj7/////////&#13;&#10;//////////////////////////////7+/v//////////////////////////////////////////&#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13;&#10;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rr7f+xurv/1Nna//n4+v/7+vz/+/r8//n4+v/U2dr/sbq7/+rr7f/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vn7/9nd3v/Dysv/usLD/7rCw//Dysv/2d3e//r5&#13;&#10;+//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19Pb/9fT2//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6+fv/1tXW/+bl5//7+vz/+/r8//v6/P/6+fv/+vn7//v6/P/7+vz/+/r8//v6/P/7+vz/&#13;&#10;+/r8//v6/P/i4eP/29rb//v6/P/7+vz/+/r8//r5+//5+Pr/+fj6//n4+v/5+Pr/+fj6//n4+v/7&#13;&#10;+vz/+fj6/z8/P/+fn6D/+/r8//v6/P/z8vT/0M/R//Py9P/7+vz/7ezu/y0tLf+6ubv/+/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Pf5/wEBAf+jo6T/&#13;&#10;+/r8/0RERP8MDAz/3Nzd//v6/P/7+vz/sbCy/wkJCf/DwsT/AAAA/wAAAP8AAAD/AAAA/wAAAP8A&#13;&#10;AAD/jIuM/5uam/8AAAD/AAAA/wAAAP8AAAD/FRUV//v6/P9ERET/DAwM/9zc3f/7+vz/+/r8/7Gw&#13;&#10;sv8JCQn/+/r8/xwbHP8AAAD/AAAA/wAAAP8AAAD/AAAA/zc3N//7+vz/+/r8//v6/P/7+vz/+/r8&#13;&#10;//v6/P/6+fv/v8fI//Dw8v/7+vz/+/r8//f3+f/7+vz/8PDy/7/HyP/6+fv/+/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ICAh/0pKSv/e3t//4ODh/7a1&#13;&#10;t//y8fP/+/r8/0RERP9cW1z/+/r8//v6/P/7+vz/+/r8/7++wP8HBwf/d3d4/+Pi5P/j4uT/dnZ3&#13;&#10;/wAAAP/Av8H/5+bo/9fW1//X1tf/FBQU/3R0df/X1tf/19bX//f2+P84ODj/Y2Nk//v6/P/JyMr/&#13;&#10;AAAA/42Mjf/r6uz/09LT/7++wP/7+vz/zMvN/wAAAP/My83/+/r8//v6/P/7+vz/+/r8//v6/P/7&#13;&#10;+vz/+/r8/8/U1v/p6+z/+/r8//v6/P+/x8j/tr7A/8nP0f/7+vz/6evs/8/U1v/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fj6&#13;&#10;/xUVFf9nZ2j/+vn7//v6/P/7+vz/+/r8//v6/P9ERET/XFtc//v6/P/7+vz/+/r8//v6/P9WVVb/&#13;&#10;Gxob//v6/P/7+vz/+/r8//r5+/8ZGRn/R0dH//v6/P/7+vz/+/r8/xgYGP+Ih4j/+/r8//v6/P/y&#13;&#10;8fP/AQEB/6OjpP/7+vz/urm7/wAAAP+6ubv/+/r8//v6/P/7+vz/+/r8//v6/P8PDw//jIuM//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gYCB/xAQEP/h4eL/r6+w/wkJCf/7+vz/+/r8//v6/P9ra2z/NDQ0//v6/P/7&#13;&#10;+vz/+/r8/5iXmP8AAAD/X15f/19eX/9fXl//0tHT//v6/P9ERET/dHR1/4GAgf8QEBD/4eHi/6+v&#13;&#10;sP8JCQn/+/r8//v6/P/7+vz/wL/B/wAAAP/c29z/+/r8//v6/P/7+vz/+/r8//v6/P/7+vz/+/r8&#13;&#10;//Ly9P/P1Nb/+/r8//v6/P/7+vz/+vn7/9fb3P/O09X/+/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93d3v98fH3/FxcX/xcX&#13;&#10;F//S0dP/+/r8/0RERP9cW1z/+/r8//v6/P/7+vz/+/r8/yAfIP9lZWb/+/r8//v6/P/7+vz/+/r8&#13;&#10;/2NjZP8gICH/+/r8//v6/P/7+vz/GBgY/4iHiP/7+vz/+/r8/66ur/8AAAD/4ODh//v6/P/7+vz/&#13;&#10;+/r8/728vv9cW1z/BAQE/0FBQf/7+vz/+/r8/0xLTP9HR0f/+/r8//v6/P/7+vz/+/r8//v6/P/7&#13;&#10;+vz/8vL0/8/U1v/7+vz/+/r8//v6/P/7+vz/uMDB//f3+f/7+vz/+/r8/8/U1v/y8vT/+/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u8P8TExP/dXV2//v6/P9ERET/XFtc//v6/P/7+vz/+/r8//v6/P9XVlf/&#13;&#10;HRwd//v6/P/7+vz/+/r8//v6/P8bGhv/V1ZX//v6/P/7+vz/+/r8/xgYGP+Ih4j/+/r8//v6/P/N&#13;&#10;zM7/AAAA/8bFx//7+vz/+/r8//v6/P/7+vz/+/r8/66ur/8AAAD/ysnL//v6/P8xMTH/ZWVm//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NTU1/wUFBf8AAAD/FxcX/2pq&#13;&#10;a//6+fv/+/r8/0VFRf8AAAD/AAAA/wAAAP8AAAD/bm5v//v6/P+qqqv/JSUm/wAAAP8AAAD/Jyco&#13;&#10;/6qqq//7+vz/+/r8//v6/P/7+vz/GBgY/4iHiP/7+vz/+/r8//v6/P89PT3/X15f//v6/P/DwsT/&#13;&#10;Hx4f/wAAAP8AAAD/Li4u/6Wlpv/7+vz/xsXH/wEBAf/R0NL/+/r8//v6/P/7+vz/+/r8//v6/P/7&#13;&#10;+vz/+/r8//r5+/+/x8j/8PDy//v6/P/7+vz/+fj6//v6/P/w8PL/v8fI//r5+//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6+fv/0NXW/7jA&#13;&#10;wv/Fy83/xcvN/7jAwv/Q1db/+vn7//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z8vT/1NPU//n4+v/7+vz/+/r8//v6/P/7+vz/+/r8//v6/P/7+vz/+/r8//v6/P/7+vz/&#13;&#10;+/r8//v6/P/i4eP/4+Lk//v6/P/7+vz/+/r8//v6/P/7+vz/+/r8//v6/P/7+vz/+/r8//v6/P/7&#13;&#10;+vz/s7K0/wYGBv/h4eL/+/r8//v6/P/m5ef/3t7f//v6/P/7+vz/+/r8/1RTVP9MS0z/+/r8//v6&#13;&#10;/P/7+vz/+/r8//v6/P/7+vz/+/r8//v6/P/7+vz/+vn7/9DV1v+4wML/xcvN/8XLzf+4wML/0NXW&#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Lx8//Y19j/+vn7//v6/P/7+vz/+/r8//v6/P/7+vz/+/r8//r5+//j4uT/6Ofp&#13;&#10;//v6/P/7+vz/+/r8//v6/P/7+vz/+/r8//v6/P/7+vz/+/r8//v6/P/7+vz/+/r8//v6/P/7+vz/&#13;&#10;+/r8//v6/P/19Pb/39/g//n4+v/7+vz/+/r8//v6/P/7+vz/+/r8//v6/P/7+vz/+/r8//v6/P/7&#13;&#10;+vz/+/r8//v6/P/7+vz/+/r8//v6/P/6+fv/0NXW/7jAwv/Fy83/xcvN/7jAwv/Q1db/+vn7//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9fT2//X0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9cW1z/p6eo//v6/P/7+vz/+/r8//v6/P/7+vz/+/r8&#13;&#10;/+/u8P9HR0f/x8bI//v6/P/7+vz/+/r8//v6/P/7+vz/+/r8//v6/P/7+vz/+/r8//v6/P/7+vz/&#13;&#10;+/r8//X09v/19Pb/+/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9fT2&#13;&#10;//X09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0RGR/8mJyj/7fT5/+30+f/t9Pn/7fT5/+30&#13;&#10;+f/t9Pn/7fT5/+30+f/t9Pn/7fT5/+30+f/t9Pn/7fT5/+30+f/t9Pn/7fT5/+30+f/t9Pn/7fT5&#13;&#10;/+30+f/t9Pn/7fT5/+30+f/t9Pn/7fT5/+30+f+UmJv/AAAA/8XLz//t9Pn/7fT5/+30+f/t9Pn/&#13;&#10;7fT5/8jO0v8AAAD/MTM0/1teYP/CyMz/7fT5/+30+f/t9Pn/7fT5/+30+f/t9Pn/7fT5/+30+f/t&#13;&#10;9Pn/7fT5/+30+f/t9Pn/7fT5/+30+f/Eys7/zNPX/+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ERkf/Jico/+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Hn6//Hycv/uLq6/8vO0P/i6Oz/1Njb/+zz+P/m7fH/w8XH/9jd4P/t9Pn/5u3x/8PFx//Y&#13;&#10;3eD/7fT5/+30+f/t9Pn/7fT5/+30+f/t9Pn/7fT5/+30+f/t9Pn/7fT5/+30+f/t9Pn/4ujs/8PF&#13;&#10;x//c4uX/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Xx+P+Hy+j/tt7w/+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VmZz/hoqN/+30+f/t9Pn/4unt/9fd4v/t9Pn/7fT5&#13;&#10;/+30+f/t9Pn/7fT5/+30+f/t9Pn/7fT5/+Lp7f/X3eL/7fT5/+30+f/t9Pn/7fT5/+30+f/t9Pn/&#13;&#10;7fT5/+30+f/t9Pn/7fT5/+Tq7//t9Pn/7fT5/+30+f/t9Pn/lZmc/4aKj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h7fv8gISH/ICEh/yAhIf8gISH/ICEh/21wcv/t9Pn/REZH/yYnKP/t9Pn/&#13;&#10;7fT5/z5AQf8ICQn/5+7z/+30+f/t9Pn/7fT5/+30+f/t9Pn/7fT5/+30+f8+QEH/CAkJ/+fu8//t&#13;&#10;9Pn/2N7j/7i9wf/t9Pn/7fT5/+30+f/n7fL/YGNl/xUWFv8AAAD/HR4e/0tOT//l6/D/7fT5/0RG&#13;&#10;R/8mJyj/7fT5/+30+f/t9Pn/7fT5/+30+f/t9Pn/7fT5/+30+f/t9Pn/7fT5/+zz+P+yuLv/3OPn&#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4GFiP+Dh4r/g4eK/4OHiv+r&#13;&#10;sLT/7fT5/0RGR/8mJyj/7fT5/+30+f+fpKf/fH+C/+30+f/t9Pn/7fT5/+30+f/t9Pn/7fT5/+30&#13;&#10;+f/t9Pn/n6Sn/3x/gv/t9Pn/7fT5/4KGif8LCwz/7fT5/+30+f/t9Pn/VFZY/wMDA/9qbW//mZ6h&#13;&#10;/4OHiv9hZGb/5Orv/+30+f9ERkf/Jico/+30+f/t9Pn/7fT5/+30+f/t9Pn/7fT5/+30+f/t9Pn/&#13;&#10;7fT5/+30+f/S2N3/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p8PX/7fT5/+30+f/t9Pn/7fT5/+30+f9ERkf/Jico/+30+f/t9Pn/dHh6/0hKS//t9Pn/7fT5&#13;&#10;/+Pp7v9maWv/Jygp/yEiI/9aXV//7fT5/3R4ev9ISkv/7fT5/2lsbv8fICD/AAAA/zQ2N/82ODn/&#13;&#10;5uzx/yIjJP8kJSb/7fT5/+30+f/t9Pn/7fT5/+30+f/t9Pn/REZH/yYnKP/t9Pn/7fT5/+30+f+J&#13;&#10;jZD/Kywt/xEREv80Njf/rLG1/+30+f+eo6b/OTo8/wAAAP8lJif/NDY3/6mus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wAAAP8AAAD/AAAA/xwdHf/t&#13;&#10;9Pn/7fT5/0RGR/8mJyj/7fT5/+30+f9SVFb/GRoa/+30+f/Fy8//AAAA/1daXP/t9Pn/7fT5/+30&#13;&#10;+f/t9Pn/UlRW/xkaGv/t9Pn/7fT5/2BjZf8LCwz/7fT5/+30+f/t9Pn/4unt/19iZP8AAAD/AAAA&#13;&#10;/zg5O//HzdH/7fT5/+30+f9ERkf/Jico/+30+f/t9Pn/JCUm/xcYGP/r8vf/7fT5/8/V2v8AAAD/&#13;&#10;V1pc/+30+f+vtLj/AAAA/6qvs//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ip6r/paqu/6Wqrv+us7f/7fT5/+30+f9ERkf/Jico/+30+f/t9Pn/UlRW/xkaGv/t9Pn/n6Sn&#13;&#10;/wAAAP+Xm57/7fT5/+30+f/t9Pn/7fT5/1JUVv8ZGhr/7fT5/+30+f9gY2X/CwsM/+30+f/t9Pn/&#13;&#10;7fT5/+30+f/t9Pn/vMHF/1VXWf8BAQH/CAkJ/8PJzf/t9Pn/REZH/yYnKP/t9Pn/6fD1/wQEBP9N&#13;&#10;T1H/7fT5/+30+f/t9Pn/Gxwc/zI0Nf/t9Pn/r7S4/wAAAP+qr7P/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Voav8AAAD/6fD1/+30+f/t9Pn/7fT5/+30+f/t9Pn/REZH/yYnKP/t9Pn/&#13;&#10;7fT5/1JUVv8ZGhr/7fT5/5SYm/8AAAD/qq+z/+30+f/t9Pn/7fT5/+30+f9SVFb/GRoa/+30+f/t&#13;&#10;9Pn/YGNl/wsLDP/t9Pn/7fT5/+30+f/t9Pn/7fT5/+30+f/t9Pn/oaap/wAAAP91eXv/7fT5/0RG&#13;&#10;R/8mJyj/7fT5/+Tq7/8AAAD/XWBi/+30+f/t9Pn/7fT5/yorLP8pKiv/7fT5/6+0uP8AAAD/qq+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9laGr/AAAA/+nw9f/t9Pn/7fT5/+30+f/t&#13;&#10;9Pn/7fT5/0RGR/8mJyj/7fT5/+30+f9SVFb/GRoa/+30+f+yt7v/AAAA/29ydP/t9Pn/7fT5/+30&#13;&#10;+f/t9Pn/UlRW/xkaGv/t9Pn/7fT5/2BjZf8KCwv/7fT5/+30+f/t9Pn/7fT5/+30+f/t9Pn/7fT5&#13;&#10;/83T2P8AAAD/XmFj/+30+f9ERkf/Jico/+30+f/t9Pn/FBUV/ygpKv/t9Pn/7fT5/+Ho7P8CAgL/&#13;&#10;SEpL/+30+f+vtLj/AAAA/6its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ZWhq/wAA&#13;&#10;AP+gpaj/o6er/6Onq/+jp6v/v8TI/+30+f9SVFb/EBAR/7K3u//t9Pn/UlRW/xkaGv/t9Pn/5uzx&#13;&#10;/xscHP8UFBX/fH+C/7i9wf+Xm57/6/L3/1JUVv8ZGhr/7fT5/+30+f+BhYj/AAAA/5aanf+tsrb/&#13;&#10;5+3y/3h7fv+JjZD/tLq9/6arr/9AQkP/AQEB/8DGyv/t9Pn/UlRW/xAQEf+yt7v/7fT5/2dqbP8B&#13;&#10;AQH/bXBy/7K4u/9OUFL/AAAA/5qfov/t9Pn/0Nbb/wAAAP9YW13/s7m8/87U2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3F1d//IztL/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zz&#13;&#10;+P+yuLv/3OPn/+30+f/t9Pn/v8XJ/yAhIf8gISH/ICEh/yAhIf8gISH/YmRn/+30+f/t9Pn/7fT5&#13;&#10;/+30+f/t9Pn/7fT5/+30+f/t9Pn/7fT5/+30+f/t9Pn/7fT5/+30+f/t9Pn/7fT5/+30+f/t9Pn/&#13;&#10;7fT5/+30+f/t9Pn/7fT5/7O5vP8AAAD/pamt/+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o7/T/6vH2/+30+f/t9Pn/7fT5/+30+f/t9Pn/7fT5/+30+f/b4ub/2+Lm/+30&#13;&#10;+f/t9Pn/7fT5/+30+f/t9Pn/7fT5/+30+f/t9Pn/4Ofr/+30+f/t9Pn/7fT5/+zz+P/L0dX/0dfc&#13;&#10;/+30+f/t9Pn/7fT5/+30+f/t9Pn/6O/0/+rx9v/t9Pn/7fT5/+30+f/d5Oj/xcvP/+Tq7//t9Pn/&#13;&#10;7fT5/+30+f/t9Pn/7fT5/+Tq7//p8PX/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sNvv/4nM6P+o&#13;&#10;2O3/kM/p/1G13/9Ls97/3e72/+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S2N3/AAAA/6qvs//t9Pn/7fT5/7S6vf8AAAD/VVdZ/4OHiv+Dh4r/&#13;&#10;g4eK/6Wqrv/t9Pn/7fT5/+30+f/t9Pn/7fT5/+30+f/t9Pn/7fT5/+30+f/t9Pn/7fT5/+30+f/t&#13;&#10;9Pn/7fT5/+30+f/t9Pn/7fT5/+30+f/t9Pn/7fT5/+30+f+zubz/AAAA/6Wpr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7rf8P9vweT/SbLd/0Wx3f9lveL/xuTy/+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vz+f/r8/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9LY3f9xdXf/yM7S/+30+f/t9Pn/7fT5/+30+f/t&#13;&#10;9Pn/7fT5/+zz+P/N09j/7fT5/+30+f/t9Pn/7fT5/+30+f/t9Pn/7fT5/+30+f/t9Pn/7fT5/5WZ&#13;&#10;nP+Gio3/7fT5/+30+f/t9Pn/7fT5/+30+f/t9Pn/7fT5/+30+f/t9Pn/7fT5/+30+f/t9Pn/7fT5&#13;&#10;/+30+f/t9Pn/7fT5/+30+f/t9Pn/7fT5/+30+f/t9Pn/7fT5/+30+f/t9Pn/7fT5/+30+f/t9Pn/&#13;&#10;7fT5/8nP0/9wdHb/UFJU/6ClqP/t9Pn/pquv/1daXP9dYGL/zdPY/+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&#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4GFiP8AAAD/193i/+30+f/t9Pn/7fT5/+30&#13;&#10;+f/t9Pn/7fT5/+30+f/t9Pn/7fT5/+30+f/t9Pn/7fT5/+30+f/t9Pn/7fT5/+30+f/t9Pn/7fT5&#13;&#10;/+30+f/t9Pn/7fT5/+30+f/t9Pn/ZGdp/wcHB//t9Pn/7fT5/+30+f/t9Pn/7fT5/+30+f/t9Pn/&#13;&#10;7fT5/+Pp7v8AAAD/dnp8/+30+f/t9Pn/7fT5/+30+f/t9Pn/7fT5/+30+f/t9Pn/7fT5/+30+f/t&#13;&#10;9Pn/7fT5/+30+f/t9Pn/7fT5/+30+f/t9Pn/7fT5/+30+f/t9Pn/7fT5/+30+f/t9Pn/7fT5/+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09ne/2Zpa/+Tl5r/l5yf/0RGR/8AAAD/nqO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9nf5P9UVlj/&#13;&#10;HR4e/wEBAf8dHh7/io6R/+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o7/T/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">
                <v:shape id="Picture 11" o:spid="_x0000_s1033" type="#_x0000_t75" alt="A screenshot of a cell phone&#10;&#10;Description automatically generated" style="position:absolute;width:57277;height:39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">
                  <v:imagedata r:id="rId14" o:title="A screenshot of a cell phone&#10;&#10;Description automatically generated"/>
                </v:shape>
                <v:shape id="Text Box 12" o:spid="_x0000_s1034" type="#_x0000_t202" style="position:absolute;top:40074;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5266737A" w14:textId="7FDC5C0F" w:rsidR="004328B5" w:rsidRPr="007E1D2A" w:rsidRDefault="004328B5" w:rsidP="004328B5">
                        <w:pPr>
                          <w:pStyle w:val="Caption"/>
                        </w:pPr>
                        <w:bookmarkStart w:id="8" w:name="_Ref15989718"/>
                        <w:r>
                          <w:t xml:space="preserve">Figure </w:t>
                        </w:r>
                        <w:r>
                          <w:fldChar w:fldCharType="begin"/>
                        </w:r>
                        <w:r>
                          <w:instrText xml:space="preserve"> SEQ Figure \* ARABIC </w:instrText>
                        </w:r>
                        <w:r>
                          <w:fldChar w:fldCharType="separate"/>
                        </w:r>
                        <w:r w:rsidR="00D31F11">
                          <w:rPr>
                            <w:noProof/>
                          </w:rPr>
                          <w:t>5</w:t>
                        </w:r>
                        <w:r>
                          <w:fldChar w:fldCharType="end"/>
                        </w:r>
                        <w:r>
                          <w:t>: Utterance Profiler (2)</w:t>
                        </w:r>
                        <w:bookmarkEnd w:id="8"/>
                      </w:p>
                    </w:txbxContent>
                  </v:textbox>
                </v:shape>
                <w10:wrap type="square"/>
              </v:group>
            </w:pict>
          </mc:Fallback>
        </mc:AlternateContent>
      </w:r>
      <w:r w:rsidR="00C847C6">
        <w:fldChar w:fldCharType="begin"/>
      </w:r>
      <w:r w:rsidR="00C847C6">
        <w:instrText xml:space="preserve"> REF _Ref15989447 \h </w:instrText>
      </w:r>
      <w:r w:rsidR="00C847C6">
        <w:fldChar w:fldCharType="separate"/>
      </w:r>
      <w:r w:rsidR="00C847C6">
        <w:t xml:space="preserve">Figure </w:t>
      </w:r>
      <w:r w:rsidR="00C847C6">
        <w:rPr>
          <w:noProof/>
        </w:rPr>
        <w:t>5</w:t>
      </w:r>
      <w:r w:rsidR="00C847C6">
        <w:t>: Utterance Profiler (1)</w:t>
      </w:r>
      <w:r w:rsidR="00C847C6">
        <w:fldChar w:fldCharType="end"/>
      </w:r>
      <w:r w:rsidR="00C847C6">
        <w:rPr>
          <w:noProof/>
        </w:rPr>
        <mc:AlternateContent>
          <mc:Choice Requires="wpg">
            <w:drawing>
              <wp:anchor distT="0" distB="0" distL="114300" distR="114300" simplePos="0" relativeHeight="251653120" behindDoc="0" locked="0" layoutInCell="1" allowOverlap="1" wp14:anchorId="72CD0705" wp14:editId="3D1B0867">
                <wp:simplePos x="0" y="0"/>
                <wp:positionH relativeFrom="column">
                  <wp:posOffset>0</wp:posOffset>
                </wp:positionH>
                <wp:positionV relativeFrom="paragraph">
                  <wp:posOffset>0</wp:posOffset>
                </wp:positionV>
                <wp:extent cx="3910330" cy="3096895"/>
                <wp:effectExtent l="0" t="0" r="1270" b="1905"/>
                <wp:wrapSquare wrapText="bothSides"/>
                <wp:docPr id="10" name="Group 10"/>
                <wp:cNvGraphicFramePr/>
                <a:graphic xmlns:a="http://schemas.openxmlformats.org/drawingml/2006/main">
                  <a:graphicData uri="http://schemas.microsoft.com/office/word/2010/wordprocessingGroup">
                    <wpg:wgp>
                      <wpg:cNvGrpSpPr/>
                      <wpg:grpSpPr>
                        <a:xfrm>
                          <a:off x="0" y="0"/>
                          <a:ext cx="3910330" cy="3096895"/>
                          <a:chOff x="0" y="0"/>
                          <a:chExt cx="3910330" cy="3096895"/>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10330" cy="2771140"/>
                          </a:xfrm>
                          <a:prstGeom prst="rect">
                            <a:avLst/>
                          </a:prstGeom>
                        </pic:spPr>
                      </pic:pic>
                      <wps:wsp>
                        <wps:cNvPr id="9" name="Text Box 9"/>
                        <wps:cNvSpPr txBox="1"/>
                        <wps:spPr>
                          <a:xfrm>
                            <a:off x="0" y="2830195"/>
                            <a:ext cx="3910330" cy="266700"/>
                          </a:xfrm>
                          <a:prstGeom prst="rect">
                            <a:avLst/>
                          </a:prstGeom>
                          <a:solidFill>
                            <a:prstClr val="white"/>
                          </a:solidFill>
                          <a:ln>
                            <a:noFill/>
                          </a:ln>
                        </wps:spPr>
                        <wps:txbx>
                          <w:txbxContent>
                            <w:p w14:paraId="0F78100F" w14:textId="48ACF617" w:rsidR="00C847C6" w:rsidRPr="00011059" w:rsidRDefault="00C847C6" w:rsidP="00C847C6">
                              <w:pPr>
                                <w:pStyle w:val="Caption"/>
                              </w:pPr>
                              <w:bookmarkStart w:id="9" w:name="_Ref15989447"/>
                              <w:r>
                                <w:t xml:space="preserve">Figure </w:t>
                              </w:r>
                              <w:r>
                                <w:fldChar w:fldCharType="begin"/>
                              </w:r>
                              <w:r>
                                <w:instrText xml:space="preserve"> SEQ Figure \* ARABIC </w:instrText>
                              </w:r>
                              <w:r>
                                <w:fldChar w:fldCharType="separate"/>
                              </w:r>
                              <w:r w:rsidR="00D31F11">
                                <w:rPr>
                                  <w:noProof/>
                                </w:rPr>
                                <w:t>6</w:t>
                              </w:r>
                              <w:r>
                                <w:fldChar w:fldCharType="end"/>
                              </w:r>
                              <w:r>
                                <w:t>: Utterance Profiler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CD0705" id="Group 10" o:spid="_x0000_s1035" style="position:absolute;margin-left:0;margin-top:0;width:307.9pt;height:243.85pt;z-index:251653120" coordsize="39103,3096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RbHd////&#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13;&#10;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eMbm/+f1+//E5vT/xef0//j8/v//&#13;&#10;////mtXs/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6PY&#13;&#10;7v//////fMjn/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13;&#10;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gvOL/wuX0/+74&#13;&#10;/P//////7ff8/6LY7v9Fsd3/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mNTs/+n2+/9rweT/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0Gv3P9Br9z/Qa/c/0Gv3P9Br9z/Qa/c/0Gv3P9Br9z/Qa/c/0Gv3P9Br9z/Qa/c/0Gv3P9B&#13;&#10;r9z/Qa/c/0Gv3P9Br9z/Qa/c/0ey3f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iy3f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13;&#10;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Wx3f//////////////////////////////////////////////&#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RbHd&#13;&#10;/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29vb/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b29v//////////////////////////////////////////////////////&#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13;&#10;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&#13;&#1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13;&#10;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87Ozv+qqqr/Hh4e/0hIS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13;&#10;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&#13;&#1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enp6/wICAv8yMjL/1dXV//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7+/v&#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13;&#10;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29vb/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b29v/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13;&#10;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13;&#10;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13;&#10;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13;&#10;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13;&#10;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Nz4+////////////////////&#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Nz4+////////////////////////////////////////////////////&#13;&#10;////////////////////////////////////////////////////////////////////////////&#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&#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&#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&#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83Pj7/////////////&#13;&#10;////////////////////+/v7/+rq6v/W1tb/zc3N//j4+P/////////////////o6Oj/zMzM//Pz&#13;&#10;8///////////////////////////////////////////////////////////////////////////&#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Nz4+///////////////////////////////////////+/v7/////////////////&#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13;&#10;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13;&#10;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&#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13;&#10;////////////////////////////////////////////////////////////////////////////&#13;&#10;////////////////////////////////////////////////////////////////////////////&#13;&#10;////////////////////////////////////////////////////////////////////////////&#13;&#10;////////////////////////////////////3Nzc//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13;&#10;////////////////////////////////////////////////////////////////////////////&#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13;&#10;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6uvt/7G6u//U2dr/+fj6//v6/P/7+vz/+fj6/9TZ2v+xurv/6uvt//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vn7/9nd3v/Dysv/usLD/7rCw//Dysv/2d3e&#13;&#10;//r5+//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X09v/19P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vn7/9bV1v/m5ef/+/r8//v6/P/7&#13;&#10;+vz/+vn7//r5+//7+vz/+/r8//v6/P/7+vz/+/r8//v6/P/7+vz/4uHj/9va2//7+vz/+/r8//v6&#13;&#10;/P/6+fv/+fj6//n4+v/5+Pr/+fj6//n4+v/5+Pr/+/r8//n4+v8/Pz//n5+g//v6/P/7+vz/8/L0&#13;&#10;/9DP0f/z8vT/+/r8/+3s7v8tLS3/urm7//v6/P/7+vz/+/r8//v6/P/7+vz/+/r8//v6/P/7+vz/&#13;&#10;+/r8//r5+//Q1db/uMDC/8XLzf/Fy83/uMDC/9DV1v/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7y7vf8XFxf/AAAA/wAA&#13;&#10;AP8gHyD/5+bo//v6/P9ERET/XFtc//v6/P/7+vz/+/r8//v6/P/7+vz/ra2u/ykpKv8AAAD/AAAA&#13;&#10;/xUVFf+pqar/+/r8/3Fxcv8AAAD/AAAA/wAAAP8AAAD/AAAA/wAAAP/f3+D/qqqr/wkJCf/n5uj/&#13;&#10;+/r8/3p6e/8GBgb/AAAA/wQEBP9bWlv/+/r8/1xbXP9DQ0P/+/r8//v6/P/7+vz/+/r8//v6/P/7&#13;&#10;+vz/+/r8//v6/P/6+fv/v8fI//Dw8v/7+vz/+/r8//f3+f/7+vz/8PDy/7/HyP/6+fv/+/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n4+v8VFRX/Z2do//r5+//7+vz/+/r8//v6/P/7+vz/RERE/1xbXP/7+vz/+/r8//v6/P/7&#13;&#10;+vz/VlVW/xsaG//7+vz/+/r8//v6/P/6+fv/GRkZ/0dHR//7+vz/+/r8//v6/P8YGBj/iIeI//v6&#13;&#10;/P/7+vz/8vHz/wEBAf+jo6T/+/r8/7q5u/8AAAD/urm7//v6/P/7+vz/+/r8//v6/P/7+vz/Dw8P&#13;&#10;/4yLj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93d3v98fH3/FxcX/xcXF//S0dP/+/r8&#13;&#10;/0RERP9cW1z/+/r8//v6/P/7+vz/+/r8/yAfIP9lZWb/+/r8//v6/P/7+vz/+/r8/2NjZP8gICH/&#13;&#10;+/r8//v6/P/7+vz/GBgY/4iHiP/7+vz/+/r8/66ur/8AAAD/4ODh//v6/P/7+vz/+/r8/728vv9c&#13;&#10;W1z/BAQE/0FBQf/7+vz/+/r8/0xLTP9HR0f/+/r8//v6/P/7+vz/+/r8//v6/P/7+vz/8vL0/8/U&#13;&#10;1v/7+vz/+/r8//v6/P/7+vz/uMDB//f3+f/7+vz/+/r8/8/U1v/y8vT/+/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v7vD/&#13;&#10;ExMT/3V1dv/7+vz/RERE/1xbXP/7+vz/+/r8//v6/P/7+vz/V1ZX/x0cHf/7+vz/+/r8//v6/P/7&#13;&#10;+vz/Gxob/1dWV//7+vz/+/r8//v6/P8YGBj/iIeI//v6/P/7+vz/zczO/wAAAP/Gxcf/+/r8//v6&#13;&#10;/P/7+vz/+/r8//v6/P+urq//AAAA/8rJy//7+vz/MTEx/2VlZv/7+vz/+/r8//v6/P/7+vz/+/r8&#13;&#10;//v6/P/7+vz/w8rM//v6/P/7+vz/+/r8//v6/P/f4eP/+/r8//v6/P/7+vz/w8rM//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vn7/9DV1v+4wML/xcvN/8XLzf+4wML/0NXW//r5+//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19Pb/9fT2//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1xbXP+np6j/+/r8//v6/P/7+vz/+/r8&#13;&#10;//v6/P/7+vz/7+7w/0dHR//Hxsj/+/r8//v6/P/7+vz/+/r8//v6/P/7+vz/+/r8//v6/P/7+vz/&#13;&#10;+/r8//v6/P/7+vz/9fT2//X09v/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19Pb/9fT2//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&#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EZH/yYnK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9ZXF7/P0FC/+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Hn6//Hycv/uLq6&#13;&#10;/8vO0P/i6Oz/1Njb/+zz+P/m7fH/w8XH/9jd4P/t9Pn/5u3x/8PFx//Y3eD/7fT5/+30+f/t9Pn/&#13;&#10;7fT5/+30+f/t9Pn/7fT5/+30+f/t9Pn/7fT5/+30+f/t9Pn/4ujs/8PFx//c4uX/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l8fj/h8vo/7be8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lZmc/4aKjf/t9Pn/&#13;&#10;7fT5/+Lp7f/X3eL/7fT5/+30+f/t9Pn/7fT5/+30+f/t9Pn/7fT5/+30+f/i6e3/193i/+30+f/t&#13;&#10;9Pn/7fT5/+30+f/t9Pn/7fT5/+30+f/t9Pn/7fT5/+30+f/k6u//7fT5/+30+f/t9Pn/7fT5/5WZ&#13;&#10;nP+Gio3/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9laGr/AAAA/4GFiP+Dh4r/g4eK/4OH&#13;&#10;iv+rsLT/7fT5/0RGR/8mJyj/7fT5/+30+f+fpKf/fH+C/+30+f/t9Pn/7fT5/+30+f/t9Pn/7fT5&#13;&#10;/+30+f/t9Pn/n6Sn/3x/gv/t9Pn/7fT5/4KGif8LCwz/7fT5/+30+f/t9Pn/VFZY/wMDA/9qbW//&#13;&#10;mZ6h/4OHiv9hZGb/5Orv/+30+f9ERkf/Jico/+30+f/t9Pn/7fT5/+30+f/t9Pn/7fT5/+30+f/t&#13;&#10;9Pn/7fT5/+30+f/S2N3/AAAA/6qvs//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2Voav8AAAD/6fD1&#13;&#10;/+30+f/t9Pn/7fT5/+30+f/t9Pn/REZH/yYnKP/t9Pn/7fT5/3R4ev9ISkv/7fT5/+30+f/j6e7/&#13;&#10;Zmlr/ycoKf8hIiP/Wl1f/+30+f90eHr/SEpL/+30+f9pbG7/HyAg/wAAAP80Njf/Njg5/+bs8f8i&#13;&#10;IyT/JCUm/+30+f/t9Pn/7fT5/+30+f/t9Pn/7fT5/0RGR/8mJyj/7fT5/+30+f/t9Pn/iY2Q/yss&#13;&#10;Lf8RERL/NDY3/6yxtf/t9Pn/nqOm/zk6PP8AAAD/JSYn/zQ2N/+prrL/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ZWhq/wAAAP/M09f/0dfc/9HX3P/U2t//7fT5/+30+f9ERkf/Jico/+30+f/t9Pn/UlRW/xkaGv/t&#13;&#10;9Pn/7fT5/0VHSP8AAAD/LS4v/2xvcf9UVlj/7fT5/1JUVv8ZGhr/7fT5/3J2eP8nKCn/BQUF/2Nl&#13;&#10;aP9jZWj/5+3y/2hrbf8AAAD/QUNE/7/Fyf/t9Pn/7fT5/+30+f/t9Pn/REZH/yYnKP/t9Pn/7fT5&#13;&#10;/46Slf8AAAD/JCUm/2lsbv8TExT/AQEB/7/Fyf+hpqn/SUtM/wAAAP9DRUb/Y2Vo/7i9w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9laGr/AAAA/wAAAP8AAAD/AAAA/xwdHf/t9Pn/7fT5/0RGR/8mJyj/7fT5/+30&#13;&#10;+f9SVFb/GRoa/+30+f/Fy8//AAAA/1daXP/t9Pn/7fT5/+30+f/t9Pn/UlRW/xkaGv/t9Pn/7fT5&#13;&#10;/2BjZf8LCwz/7fT5/+30+f/t9Pn/4unt/19iZP8AAAD/AAAA/zg5O//HzdH/7fT5/+30+f9ERkf/&#13;&#10;Jico/+30+f/t9Pn/JCUm/xcYGP/r8vf/7fT5/8/V2v8AAAD/V1pc/+30+f+vtLj/AAAA/6qvs//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ZWhq/wAAAP/p8PX/7fT5/+30+f/t9Pn/&#13;&#10;7fT5/+30+f9ERkf/Jico/+30+f/t9Pn/UlRW/xkaGv/t9Pn/lJib/wAAAP+qr7P/7fT5/+30+f/t&#13;&#10;9Pn/7fT5/1JUVv8ZGhr/7fT5/+30+f9gY2X/CwsM/+30+f/t9Pn/7fT5/+30+f/t9Pn/7fT5/+30&#13;&#10;+f+hpqn/AAAA/3V5e//t9Pn/REZH/yYnKP/t9Pn/5Orv/wAAAP9dYGL/7fT5/+30+f/t9Pn/Kiss&#13;&#10;/ykqK//t9Pn/r7S4/wAAAP+qr7P/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laGr/AAAA/+nw9f/t&#13;&#10;9Pn/7fT5/+30+f/t9Pn/7fT5/0RGR/8mJyj/7fT5/+30+f9SVFb/GRoa/+30+f+yt7v/AAAA/29y&#13;&#10;dP/t9Pn/7fT5/+30+f/t9Pn/UlRW/xkaGv/t9Pn/7fT5/2BjZf8KCwv/7fT5/+30+f/t9Pn/7fT5&#13;&#10;/+30+f/t9Pn/7fT5/83T2P8AAAD/XmFj/+30+f9ERkf/Jico/+30+f/t9Pn/FBUV/ygpKv/t9Pn/&#13;&#10;7fT5/+Ho7P8CAgL/SEpL/+30+f+vtLj/AAAA/6its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2Vo&#13;&#10;av8AAAD/oKWo/6Onq/+jp6v/o6er/7/EyP/t9Pn/UlRW/xAQEf+yt7v/7fT5/1JUVv8ZGhr/7fT5&#13;&#10;/+bs8f8bHBz/FBQV/3x/gv+4vcH/l5ue/+vy9/9SVFb/GRoa/+30+f/t9Pn/gYWI/wAAAP+Wmp3/&#13;&#10;rbK2/+ft8v94e37/iY2Q/7S6vf+mq6//QEJD/wEBAf/Axsr/7fT5/1JUVv8QEBH/sre7/+30+f9n&#13;&#10;amz/AQEB/21wcv+yuLv/TlBS/wAAAP+an6L/7fT5/9DW2/8AAAD/WFtd/7O5vP/O1N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S2N3/cXV3&#13;&#10;/8jO0v/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zz+P+yuLv/3OPn/+30&#13;&#10;+f/t9Pn/v8XJ/yAhIf8gISH/ICEh/yAhIf8gISH/YmRn/+30+f/t9Pn/7fT5/+30+f/t9Pn/7fT5&#13;&#10;/+30+f/t9Pn/7fT5/+30+f/t9Pn/7fT5/+30+f/t9Pn/7fT5/+30+f/t9Pn/7fT5/+30+f/t9Pn/&#13;&#10;7fT5/7O5vP8AAAD/pamt/+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o&#13;&#10;7/T/6vH2/+30+f/t9Pn/7fT5/+30+f/t9Pn/7fT5/+30+f/b4ub/2+Lm/+30+f/t9Pn/7fT5/+30&#13;&#10;+f/t9Pn/7fT5/+30+f/t9Pn/4Ofr/+30+f/t9Pn/7fT5/+zz+P/L0dX/0dfc/+30+f/t9Pn/7fT5&#13;&#10;/+30+f/t9Pn/6O/0/+rx9v/t9Pn/7fT5/+30+f/d5Oj/xcvP/+Tq7//t9Pn/7fT5/+30+f/t9Pn/&#13;&#10;7fT5/+Tq7//p8PX/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7Db7/+JzOj/qNjt/5DP6f9Rtd//S7Pe/93u9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0tjd&#13;&#10;/wAAAP+qr7P/7fT5/+30+f+0ur3/AAAA/1VXWf+Dh4r/g4eK/4OHiv+lqq7/7fT5/+30+f/t9Pn/&#13;&#10;7fT5/+30+f/t9Pn/7fT5/+30+f/t9Pn/7fT5/+30+f/t9Pn/7fT5/+30+f/t9Pn/7fT5/+30+f/t&#13;&#10;9Pn/7fT5/+30+f/t9Pn/s7m8/wAAAP+lqa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ut/w/2/B5P9Jst3/RbHd/2W9&#13;&#10;4v/G5P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vz+f/r8/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S2N3/cXV3/8jO0v/t9Pn/7fT5/+30&#13;&#10;+f/t9Pn/7fT5/+30+f/s8/j/zdPY/+30+f/t9Pn/7fT5/+30+f/t9Pn/7fT5/+30+f/t9Pn/7fT5&#13;&#10;/+30+f+VmZz/hoqN/+30+f/t9Pn/7fT5/+30+f/t9Pn/7fT5/+30+f/t9Pn/7fT5/+30+f/t9Pn/&#13;&#10;7fT5/+30+f/t9Pn/7fT5/+30+f/t9Pn/7fT5/+30+f/t9Pn/7fT5/+30+f/t9Pn/7fT5/+30+f/t&#13;&#10;9Pn/7fT5/+30+f/Jz9P/cHR2/1BSVP+gpaj/7fT5/6arr/9XWlz/XWBi/83T2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v6/P/7+vz/+/r8//v6/P/7+vz/+/r8//v6/P/7+vz/+/r8&#13;&#10;//v6/P/7+vz/+/r8//v6/P/7+vz/+/r8//v6/P/7+vz/+/r8//v6/P/7+vz/+/r8//v6/P/7+vz/&#13;&#10;+/r8//v6/P/7+vz/+/r8//v6/P/7+vz/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O5vP8AAAD/pamt&#13;&#10;/+30+f/t9Pn/7fT5/+30+f/t9Pn/7fT5/42RlP8AAAD/oaap/+30+f/t9Pn/7fT5/+30+f/t9Pn/&#13;&#10;7fT5/+30+f/t9Pn/7fT5/0RGR/8mJyj/7fT5/+30+f/t9Pn/7fT5/+30+f/t9Pn/7fT5/+30+f/t&#13;&#10;9Pn/7fT5/+30+f/t9Pn/7fT5/+30+f/t9Pn/7fT5/+30+f/t9Pn/7fT5/+30+f/t9Pn/7fT5/+30&#13;&#10;+f/t9Pn/7fT5/+30+f/t9Pn/7fT5/ykqK/8WFxf/WVxe/4uQkv/Dyc3/AAAA/zM1Nv9aXV//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&#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gYWI/wAAAP/X3eL/7fT5/+30+f/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09ne/2Zpa/+Tl5r/l5yf/0RGR/8AAAD/nqOm/+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Z3+T/VFZY/x0eHv8BAQH/HR4e/4qOk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jv9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">
                <v:shape id="Picture 8" o:spid="_x0000_s1036" type="#_x0000_t75" alt="A screenshot of a cell phone&#10;&#10;Description automatically generated" style="position:absolute;width:39103;height:27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">
                  <v:imagedata r:id="rId16" o:title="A screenshot of a cell phone&#10;&#10;Description automatically generated"/>
                </v:shape>
                <v:shape id="Text Box 9" o:spid="_x0000_s1037" type="#_x0000_t202" style="position:absolute;top:28301;width:3910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0F78100F" w14:textId="48ACF617" w:rsidR="00C847C6" w:rsidRPr="00011059" w:rsidRDefault="00C847C6" w:rsidP="00C847C6">
                        <w:pPr>
                          <w:pStyle w:val="Caption"/>
                        </w:pPr>
                        <w:bookmarkStart w:id="10" w:name="_Ref15989447"/>
                        <w:r>
                          <w:t xml:space="preserve">Figure </w:t>
                        </w:r>
                        <w:r>
                          <w:fldChar w:fldCharType="begin"/>
                        </w:r>
                        <w:r>
                          <w:instrText xml:space="preserve"> SEQ Figure \* ARABIC </w:instrText>
                        </w:r>
                        <w:r>
                          <w:fldChar w:fldCharType="separate"/>
                        </w:r>
                        <w:r w:rsidR="00D31F11">
                          <w:rPr>
                            <w:noProof/>
                          </w:rPr>
                          <w:t>6</w:t>
                        </w:r>
                        <w:r>
                          <w:fldChar w:fldCharType="end"/>
                        </w:r>
                        <w:r>
                          <w:t>: Utterance Profiler (1)</w:t>
                        </w:r>
                        <w:bookmarkEnd w:id="10"/>
                      </w:p>
                    </w:txbxContent>
                  </v:textbox>
                </v:shape>
                <w10:wrap type="square"/>
              </v:group>
            </w:pict>
          </mc:Fallback>
        </mc:AlternateContent>
      </w:r>
      <w:r w:rsidR="00C847C6">
        <w:t xml:space="preserve"> show the first part of a conversation to log a food item and a drink item. The algorithm selects an intent based on the trained model. As both, food and drink are available in the </w:t>
      </w:r>
      <w:proofErr w:type="gramStart"/>
      <w:r w:rsidR="00C847C6">
        <w:t>users</w:t>
      </w:r>
      <w:proofErr w:type="gramEnd"/>
      <w:r w:rsidR="00C847C6">
        <w:t xml:space="preserve"> utterance, the </w:t>
      </w:r>
      <w:proofErr w:type="spellStart"/>
      <w:r w:rsidR="00C847C6">
        <w:rPr>
          <w:i/>
          <w:iCs/>
        </w:rPr>
        <w:t>LogMealIntent</w:t>
      </w:r>
      <w:proofErr w:type="spellEnd"/>
      <w:r w:rsidR="00C847C6">
        <w:t xml:space="preserve"> was triggered.</w:t>
      </w:r>
      <w:r w:rsidR="00A026D1">
        <w:t xml:space="preserve"> In the lower section, the profiler shows which slots have been filled and which have not. In this example, the slot ‘meal’ and ‘</w:t>
      </w:r>
      <w:proofErr w:type="spellStart"/>
      <w:r w:rsidR="00A026D1">
        <w:t>userID</w:t>
      </w:r>
      <w:proofErr w:type="spellEnd"/>
      <w:r w:rsidR="00A026D1">
        <w:t xml:space="preserve">’ have not yet been filled. </w:t>
      </w:r>
      <w:r w:rsidR="00365687">
        <w:t>Therefore, Alexa prompts the user for the first unfilled slot ‘meal’.</w:t>
      </w:r>
      <w:r>
        <w:t xml:space="preserve"> </w:t>
      </w:r>
      <w:r w:rsidR="00A026D1">
        <w:t xml:space="preserve"> </w:t>
      </w:r>
      <w:r>
        <w:t xml:space="preserve">Alexa waits for a reply and once given, fills the corresponding slot. </w:t>
      </w:r>
      <w:r>
        <w:fldChar w:fldCharType="begin"/>
      </w:r>
      <w:r>
        <w:instrText xml:space="preserve"> REF _Ref15989718 \h </w:instrText>
      </w:r>
      <w:r>
        <w:fldChar w:fldCharType="separate"/>
      </w:r>
      <w:r>
        <w:t xml:space="preserve">Figure </w:t>
      </w:r>
      <w:r>
        <w:rPr>
          <w:noProof/>
        </w:rPr>
        <w:t>6</w:t>
      </w:r>
      <w:r>
        <w:t>: Utterance Profiler (2)</w:t>
      </w:r>
      <w:r>
        <w:fldChar w:fldCharType="end"/>
      </w:r>
      <w:r>
        <w:t xml:space="preserve"> shows this interaction and the filled slot. </w:t>
      </w:r>
      <w:r w:rsidR="008A67EC">
        <w:t xml:space="preserve">The final slot to be filled is the </w:t>
      </w:r>
      <w:r w:rsidR="00733795">
        <w:t>‘</w:t>
      </w:r>
      <w:proofErr w:type="spellStart"/>
      <w:r w:rsidR="008A67EC">
        <w:t>userID</w:t>
      </w:r>
      <w:proofErr w:type="spellEnd"/>
      <w:r w:rsidR="00733795">
        <w:t xml:space="preserve">’ </w:t>
      </w:r>
      <w:r w:rsidR="008A67EC">
        <w:t>and thus the user is prompted</w:t>
      </w:r>
      <w:r w:rsidR="00EE11F7">
        <w:t>.</w:t>
      </w:r>
      <w:r w:rsidR="00A1483E">
        <w:t xml:space="preserve"> The final </w:t>
      </w:r>
      <w:r w:rsidR="00013708">
        <w:t xml:space="preserve">slot values after a conversation may look like shown in </w:t>
      </w:r>
      <w:r w:rsidR="003A1940">
        <w:fldChar w:fldCharType="begin"/>
      </w:r>
      <w:r w:rsidR="003A1940">
        <w:instrText xml:space="preserve"> REF _Ref15990156 \h </w:instrText>
      </w:r>
      <w:r w:rsidR="003A1940">
        <w:fldChar w:fldCharType="separate"/>
      </w:r>
      <w:r w:rsidR="003A1940">
        <w:t xml:space="preserve">Figure </w:t>
      </w:r>
      <w:r w:rsidR="003A1940">
        <w:rPr>
          <w:noProof/>
        </w:rPr>
        <w:t>7</w:t>
      </w:r>
      <w:r w:rsidR="003A1940">
        <w:t>: Final Slots with Values</w:t>
      </w:r>
      <w:r w:rsidR="003A1940">
        <w:fldChar w:fldCharType="end"/>
      </w:r>
      <w:r w:rsidR="003A1940">
        <w:t>.</w:t>
      </w:r>
      <w:r w:rsidR="00B510B0">
        <w:t xml:space="preserve"> This are the values that would be packaged in a JSON object and sent to the configured endpoint. </w:t>
      </w:r>
    </w:p>
    <w:p w14:paraId="4181B65E" w14:textId="74C9F5BB" w:rsidR="00013708" w:rsidRDefault="00FD69D6" w:rsidP="009D0A04">
      <w:r>
        <w:rPr>
          <w:noProof/>
        </w:rPr>
        <mc:AlternateContent>
          <mc:Choice Requires="wpg">
            <w:drawing>
              <wp:anchor distT="0" distB="0" distL="114300" distR="114300" simplePos="0" relativeHeight="251661312" behindDoc="0" locked="0" layoutInCell="1" allowOverlap="1" wp14:anchorId="27AB0E3D" wp14:editId="511E2665">
                <wp:simplePos x="0" y="0"/>
                <wp:positionH relativeFrom="column">
                  <wp:posOffset>0</wp:posOffset>
                </wp:positionH>
                <wp:positionV relativeFrom="paragraph">
                  <wp:posOffset>59433</wp:posOffset>
                </wp:positionV>
                <wp:extent cx="1779905" cy="1799590"/>
                <wp:effectExtent l="0" t="0" r="0" b="3810"/>
                <wp:wrapSquare wrapText="bothSides"/>
                <wp:docPr id="16" name="Group 16"/>
                <wp:cNvGraphicFramePr/>
                <a:graphic xmlns:a="http://schemas.openxmlformats.org/drawingml/2006/main">
                  <a:graphicData uri="http://schemas.microsoft.com/office/word/2010/wordprocessingGroup">
                    <wpg:wgp>
                      <wpg:cNvGrpSpPr/>
                      <wpg:grpSpPr>
                        <a:xfrm>
                          <a:off x="0" y="0"/>
                          <a:ext cx="1779905" cy="1799590"/>
                          <a:chOff x="0" y="0"/>
                          <a:chExt cx="2336800" cy="2338070"/>
                        </a:xfrm>
                      </wpg:grpSpPr>
                      <pic:pic xmlns:pic="http://schemas.openxmlformats.org/drawingml/2006/picture">
                        <pic:nvPicPr>
                          <pic:cNvPr id="14" name="Picture 14"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36800" cy="2044700"/>
                          </a:xfrm>
                          <a:prstGeom prst="rect">
                            <a:avLst/>
                          </a:prstGeom>
                        </pic:spPr>
                      </pic:pic>
                      <wps:wsp>
                        <wps:cNvPr id="15" name="Text Box 15"/>
                        <wps:cNvSpPr txBox="1"/>
                        <wps:spPr>
                          <a:xfrm>
                            <a:off x="0" y="2071370"/>
                            <a:ext cx="2336800" cy="266700"/>
                          </a:xfrm>
                          <a:prstGeom prst="rect">
                            <a:avLst/>
                          </a:prstGeom>
                          <a:solidFill>
                            <a:prstClr val="white"/>
                          </a:solidFill>
                          <a:ln>
                            <a:noFill/>
                          </a:ln>
                        </wps:spPr>
                        <wps:txbx>
                          <w:txbxContent>
                            <w:p w14:paraId="1B235619" w14:textId="2BEBE364" w:rsidR="003A1940" w:rsidRPr="00DC28C9" w:rsidRDefault="003A1940" w:rsidP="003A1940">
                              <w:pPr>
                                <w:pStyle w:val="Caption"/>
                              </w:pPr>
                              <w:bookmarkStart w:id="11" w:name="_Ref15990516"/>
                              <w:bookmarkStart w:id="12" w:name="_Ref15990156"/>
                              <w:r>
                                <w:t xml:space="preserve">Figure </w:t>
                              </w:r>
                              <w:r>
                                <w:fldChar w:fldCharType="begin"/>
                              </w:r>
                              <w:r>
                                <w:instrText xml:space="preserve"> SEQ Figure \* ARABIC </w:instrText>
                              </w:r>
                              <w:r>
                                <w:fldChar w:fldCharType="separate"/>
                              </w:r>
                              <w:r w:rsidR="00D31F11">
                                <w:rPr>
                                  <w:noProof/>
                                </w:rPr>
                                <w:t>7</w:t>
                              </w:r>
                              <w:r>
                                <w:fldChar w:fldCharType="end"/>
                              </w:r>
                              <w:bookmarkEnd w:id="11"/>
                              <w:r>
                                <w:t>: Final Slots with Value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0E3D" id="Group 16" o:spid="_x0000_s1038" style="position:absolute;margin-left:0;margin-top:4.7pt;width:140.15pt;height:141.7pt;z-index:251661312;mso-width-relative:margin;mso-height-relative:margin" coordsize="23368,23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19Pb/9fT2//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6+fv/1tXW/+bl5//7+vz/+/r8//v6/P/6&#13;&#10;+fv/+vn7//v6/P/7+vz/+/r8//v6/P/7+vz/+/r8//v6/P/i4eP/29rb//v6/P/7+vz/+/r8//r5&#13;&#10;+//5+Pr/+fj6//n4+v/5+Pr/+fj6//n4+v/7+vz/+fj6/z8/P/+fn6D/+/r8//v6/P/z8vT/0M/R&#13;&#10;//Py9P/7+vz/7ezu/y0tLf+6ubv/+/r8//v6/P/7+vz/+/r8//v6/P/7+vz/+/r8//v6/P/7+vz/&#13;&#10;+vn7/9DV1v+4wML/xcvN/8XLzf+4wML/0NXW//r5+//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xsLL/2NfY&#13;&#10;//Hw8v+tra7/AgIC/5+foP/7+vz/RERE/09OT//Y19j/2NfY/9jX2P/p6Or/urm7/wYGBv9/fn//&#13;&#10;6unr/+rp6/9+fX7/BgYG/7y7vf/7+vz/+/r8//v6/P8YGBj/iIeI//v6/P/7+vz/8/L0/wICAv+i&#13;&#10;oqP/+/r8/+Dg4f+7urz/5eTm/+bl5/9qamv/Dg4O/+Xk5v/7+vz/Dg4O/46Njv/7+vz/+/r8//v6&#13;&#10;/P/7+vz/+/r8//v6/P/7+vz/z9TW/+nr7P/7+vz/+/r8/+zt7/+wubr/+/r8//v6/P/p6+z/z9TW&#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NTU1/wUFBf8AAAD/&#13;&#10;FxcX/2pqa//6+fv/+/r8/0VFRf8AAAD/AAAA/wAAAP8AAAD/bm5v//v6/P+qqqv/JSUm/wAAAP8A&#13;&#10;AAD/Jyco/6qqq//7+vz/+/r8//v6/P/7+vz/GBgY/4iHiP/7+vz/+/r8//v6/P89PT3/X15f//v6&#13;&#10;/P/DwsT/Hx4f/wAAAP8AAAD/Li4u/6Wlpv/7+vz/xsXH/wEBAf/R0NL/+/r8//v6/P/7+vz/+/r8&#13;&#10;//v6/P/7+vz/+/r8//r5+/+/x8j/8PDy//v6/P/7+vz/+fj6//v6/P/w8PL/v8fI//r5+//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z8vT/1NPU//n4+v/7&#13;&#10;+vz/+/r8//v6/P/7+vz/+/r8//v6/P/7+vz/+/r8//v6/P/7+vz/+/r8//v6/P/i4eP/4+Lk//v6&#13;&#10;/P/7+vz/+/r8//v6/P/7+vz/+/r8//v6/P/7+vz/+/r8//v6/P/7+vz/s7K0/wYGBv/h4eL/+/r8&#13;&#10;//v6/P/m5ef/3t7f//v6/P/7+vz/+/r8/1RTVP9MS0z/+/r8//v6/P/7+vz/+/r8//v6/P/7+vz/&#13;&#10;+/r8//v6/P/7+vz/+vn7/9DV1v+4wML/xcvN/8XLzf+4wML/0NXW//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cW1z/p6eo//v6/P/7+vz/&#13;&#10;+/r8//v6/P/7+vz/+/r8/+/u8P9HR0f/x8bI//v6/P/7+vz/+/r8//v6/P/7+vz/+/r8//v6/P/7&#13;&#10;+vz/+/r8//v6/P/7+vz/+/r8//X09v/19Pb/+/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5WZnP+Gio3/7fT5/+30+f/t9Pn/7fT5/+30+f/t9Pn/7fT5/+30&#13;&#10;+f/t9Pn/lZmc/4aKjf/t9Pn/7fT5/+30+f/t9Pn/7fT5/+30+f/t9Pn/7fT5/+30+f/t9Pn/7fT5&#13;&#10;/+30+f/t9Pn/7fT5/+30+f/t9Pn/7fT5/+30+f/t9Pn/7fT5/+30+f/t9Pn/7fT5/+30+f/t9Pn/&#13;&#10;7fT5/8HHy/9xdXf/2d/k/+30+f/t9Pn/7fT5/+30+f/t9Pn/7fT5/6itsf9YW13/XWBi/8zS1v/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&#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9ERkf/Jico/+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WVxe/z9BQv/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L0dX/ICEh/5meof/t9Pn/v8XJ&#13;&#10;/yAhIf8gISH/ICEh/y8xMv9WWFr/try//+30+f/t9Pn/7fT5/+30+f/t9Pn/7fT5/+30+f/t9Pn/&#13;&#10;7fT5/+30+f/t9Pn/7fT5/+30+f/Z4OT/LS4v/0xOUP/t9Pn/7fT5/+30+f9ISkv/ICEh/yAhIf8g&#13;&#10;ISH/ICEh/4iMj//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wsjM/wAAAP+MkJP/7fT5/7S6vf8AAAD/&#13;&#10;WVxe/4mNkP9jZWj/LjAx/wQEBP+IjI//7fT5/+30+f/t9Pn/7fT5/+30+f/t9Pn/7fT5/+30+f/t&#13;&#10;9Pn/7fT5/+30+f/t9Pn/RkhJ/wAAAP8zNTb/7fT5/+30+f/t9Pn/Hh8f/zw+P/+Dh4r/g4eK/4OH&#13;&#10;iv+5vsL/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rh5f80Njf/nqOm/+30+f/t9Pn/mZ6h&#13;&#10;/zU3OP/f5ur/7fT5/4aKjf80Njf/FxgY/0hKS/+/xcn/7fT5/9zj5/9XWlz/HB0d/xgZGf9dYGL/&#13;&#10;5Orv/+30+f+nrLD/Nzg6/7q/w/9DRUb/SUtM/8LIzP8AAAD/jJCT/+30+f+0ur3/AAAA/5meof/t&#13;&#10;9Pn/7fT5/+30+f9hZGb/BQUF/8rQ1P/t9Pn/XmFj/0BCQ//t9Pn/7fT5/+30+f/t9Pn/7fT5/+30&#13;&#10;+f/t9Pn/hoqN/xAQEf8zNTb/MzU2/+30+f/t9Pn/7fT5/w0NDv97foH/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W3OH/AAAA/4OHiv/t9Pn/7fT5/4GFiP8AAAD/&#13;&#10;193i/7G2uv8AAAD/WFtd/4qOkf9hZGb/s7m8/+30+f87PT//EBAR/21wcv9maWv/AwMD/5idoP/t&#13;&#10;9Pn/lJib/wAAAP8FBQX/FxgY/15hY//CyMz/AAAA/4yQk//t9Pn/tLq9/wAAAP+ZnqH/7fT5/+30&#13;&#10;+f/t9Pn/sba6/wAAAP+ZnqH/7fT5/yorLP8NDQ7/6O/0/+30+f/t9Pn/7fT5/+30+f/t9Pn/wcfL&#13;&#10;/wcHB/+YnaD/S05P/zM1Nv/t9Pn/7fT5/+nw9f8AAAD/WFtd/46Slf+lqa3/3+bq/+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0tjd/3F1d//Izt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zz+P+yuLv/3OPn/+30+f/t9Pn/v8XJ/yAhIf8gISH/ICEh/yAhIf8gISH/YmRn&#13;&#10;/+30+f/t9Pn/7fT5/+30+f/t9Pn/7fT5/+30+f/t9Pn/7fT5/+30+f/t9Pn/7fT5/+30+f/t9Pn/&#13;&#10;7fT5/+30+f/t9Pn/7fT5/+30+f/t9Pn/7fT5/7O5vP8AAAD/pamt/+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S2N3/AAAA/6qvs//t9Pn/7fT5/7S6vf8AAAD/VVdZ/4OHiv+Dh4r/g4eK/6Wqrv/t9Pn/&#13;&#10;7fT5/+30+f/t9Pn/7fT5/+30+f/t9Pn/7fT5/+30+f/t9Pn/7fT5/+30+f/t9Pn/7fT5/+30+f/t&#13;&#10;9Pn/7fT5/+30+f/t9Pn/7fT5/+30+f+zubz/AAAA/6Wpr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9LY3f9xdXf/yM7S/+30+f/t&#13;&#10;9Pn/7fT5/+30+f/t9Pn/7fT5/+zz+P/N09j/7fT5/+30+f/t9Pn/7fT5/+30+f/t9Pn/7fT5/+30&#13;&#10;+f/t9Pn/7fT5/5WZnP+Gio3/7fT5/+30+f/t9Pn/7fT5/+30+f/t9Pn/7fT5/+30+f/t9Pn/7fT5&#13;&#10;/+30+f/t9Pn/7fT5/+30+f/t9Pn/7fT5/+30+f/t9Pn/7fT5/+30+f/t9Pn/7fT5/+30+f/t9Pn/&#13;&#10;7fT5/+30+f/t9Pn/7fT5/8nP0/9wdHb/UFJU/6ClqP/t9Pn/pquv/1daXP9dYGL/zdPY/+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zubz/AAAA/6Wprf/t9Pn/7fT5/+30&#13;&#10;+f/t9Pn/7fT5/+30+f+NkZT/AAAA/6Gmqf/t9Pn/7fT5/+30+f/t9Pn/7fT5/+30+f/t9Pn/7fT5&#13;&#10;/+30+f9ERkf/Jico/+30+f/t9Pn/7fT5/+30+f/t9Pn/7fT5/+30+f/t9Pn/7fT5/+30+f/t9Pn/&#13;&#10;7fT5/+30+f/t9Pn/7fT5/+30+f/t9Pn/7fT5/+30+f/t9Pn/7fT5/+30+f/t9Pn/7fT5/+30+f/t&#13;&#10;9Pn/7fT5/+30+f8pKiv/FhcX/1lcXv+LkJL/w8nN/wAAAP8zNTb/Wl1f/8LIz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s7m8/wAAAP+lqa3/7fT5/+30+f/t9Pn/7fT5&#13;&#10;/+30+f/t9Pn/ytDU/2tucP/T2d7/7fT5/+30+f/t9Pn/7fT5/+30+f/t9Pn/7fT5/+30+f/t9Pn/&#13;&#10;REZH/yYnKP/t9Pn/7fT5/+30+f/t9Pn/7fT5/+30+f/t9Pn/7fT5/+30+f/t9Pn/7fT5/+30+f/t&#13;&#10;9Pn/7fT5/+30+f/t9Pn/7fT5/+30+f/t9Pn/7fT5/+30+f/t9Pn/7fT5/+30+f/t9Pn/7fT5/+30&#13;&#10;+f/Q1tv/AAAA/4iMj//t9Pn/7fT5/32Ag/8AAAD/2+Lm/+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&#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09ne/2Zpa/+Tl5r/l5yf/0RGR/8AAAD/nqOm/+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9nf5P9UVlj/HR4e/wEBAf8dHh7/io6R/+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o7/T/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">
                <v:shape id="Picture 14" o:spid="_x0000_s1039" type="#_x0000_t75" alt="A screenshot of a cell phone&#10;&#10;Description automatically generated" style="position:absolute;width:23368;height:20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">
                  <v:imagedata r:id="rId18" o:title="A screenshot of a cell phone&#10;&#10;Description automatically generated"/>
                </v:shape>
                <v:shape id="Text Box 15" o:spid="_x0000_s1040" type="#_x0000_t202" style="position:absolute;top:20713;width:2336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yFxwAAAOAAAAAPAAAAZHJzL2Rvd25yZXYueG1sRI9Ni8Iw&#13;&#10;EIbvC/6HMIKXRdMVVq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H393IXHAAAA4AAA&#13;&#10;AA8AAAAAAAAAAAAAAAAABwIAAGRycy9kb3ducmV2LnhtbFBLBQYAAAAAAwADALcAAAD7AgAAAAA=&#13;&#10;" stroked="f">
                  <v:textbox inset="0,0,0,0">
                    <w:txbxContent>
                      <w:p w14:paraId="1B235619" w14:textId="2BEBE364" w:rsidR="003A1940" w:rsidRPr="00DC28C9" w:rsidRDefault="003A1940" w:rsidP="003A1940">
                        <w:pPr>
                          <w:pStyle w:val="Caption"/>
                        </w:pPr>
                        <w:bookmarkStart w:id="13" w:name="_Ref15990516"/>
                        <w:bookmarkStart w:id="14" w:name="_Ref15990156"/>
                        <w:r>
                          <w:t xml:space="preserve">Figure </w:t>
                        </w:r>
                        <w:r>
                          <w:fldChar w:fldCharType="begin"/>
                        </w:r>
                        <w:r>
                          <w:instrText xml:space="preserve"> SEQ Figure \* ARABIC </w:instrText>
                        </w:r>
                        <w:r>
                          <w:fldChar w:fldCharType="separate"/>
                        </w:r>
                        <w:r w:rsidR="00D31F11">
                          <w:rPr>
                            <w:noProof/>
                          </w:rPr>
                          <w:t>7</w:t>
                        </w:r>
                        <w:r>
                          <w:fldChar w:fldCharType="end"/>
                        </w:r>
                        <w:bookmarkEnd w:id="13"/>
                        <w:r>
                          <w:t>: Final Slots with Values</w:t>
                        </w:r>
                        <w:bookmarkEnd w:id="14"/>
                      </w:p>
                    </w:txbxContent>
                  </v:textbox>
                </v:shape>
                <w10:wrap type="square"/>
              </v:group>
            </w:pict>
          </mc:Fallback>
        </mc:AlternateContent>
      </w:r>
    </w:p>
    <w:p w14:paraId="18AACEED" w14:textId="75F13AE8" w:rsidR="00B51185" w:rsidRDefault="001E707B" w:rsidP="009D0A04">
      <w:r>
        <w:t>However, looking closely at certain slot values, they do not make complete sense. The value for ‘</w:t>
      </w:r>
      <w:proofErr w:type="spellStart"/>
      <w:r w:rsidRPr="00FD69D6">
        <w:rPr>
          <w:i/>
          <w:iCs/>
        </w:rPr>
        <w:t>amountFood</w:t>
      </w:r>
      <w:proofErr w:type="spellEnd"/>
      <w:r w:rsidRPr="00FD69D6">
        <w:rPr>
          <w:i/>
          <w:iCs/>
        </w:rPr>
        <w:t>’</w:t>
      </w:r>
      <w:r>
        <w:t xml:space="preserve"> shown in </w:t>
      </w:r>
      <w:r>
        <w:fldChar w:fldCharType="begin"/>
      </w:r>
      <w:r>
        <w:instrText xml:space="preserve"> REF _Ref15990156 \h </w:instrText>
      </w:r>
      <w:r>
        <w:fldChar w:fldCharType="separate"/>
      </w:r>
      <w:r>
        <w:t xml:space="preserve">Figure </w:t>
      </w:r>
      <w:r>
        <w:rPr>
          <w:noProof/>
        </w:rPr>
        <w:t>7</w:t>
      </w:r>
      <w:r>
        <w:t>: Final Slots with Values</w:t>
      </w:r>
      <w:r>
        <w:fldChar w:fldCharType="end"/>
      </w:r>
      <w:r>
        <w:t xml:space="preserve"> is ‘a’ and the ‘</w:t>
      </w:r>
      <w:proofErr w:type="spellStart"/>
      <w:r w:rsidRPr="00FD69D6">
        <w:rPr>
          <w:i/>
          <w:iCs/>
        </w:rPr>
        <w:t>amountDrink</w:t>
      </w:r>
      <w:proofErr w:type="spellEnd"/>
      <w:r w:rsidRPr="00FD69D6">
        <w:rPr>
          <w:i/>
          <w:iCs/>
        </w:rPr>
        <w:t>’</w:t>
      </w:r>
      <w:r>
        <w:t xml:space="preserve"> is filled with ‘a cup of’. These values </w:t>
      </w:r>
      <w:r w:rsidR="00806B94">
        <w:t xml:space="preserve">are not a logical representation to the corresponding slot. </w:t>
      </w:r>
      <w:r w:rsidR="00EF3503">
        <w:t xml:space="preserve">These values materialize from the flow of natural conversation by the user. </w:t>
      </w:r>
      <w:r w:rsidR="00334A02">
        <w:t xml:space="preserve">Alexa needs to be able to deal with these responses. </w:t>
      </w:r>
      <w:r w:rsidR="0057309B">
        <w:t>To do so, the sample value for each slot can have synonyms.</w:t>
      </w:r>
      <w:r w:rsidR="00C3199F">
        <w:t xml:space="preserve"> In </w:t>
      </w:r>
      <w:r w:rsidR="00C3199F">
        <w:fldChar w:fldCharType="begin"/>
      </w:r>
      <w:r w:rsidR="00C3199F">
        <w:instrText xml:space="preserve"> REF _Ref15990516 \h </w:instrText>
      </w:r>
      <w:r w:rsidR="00C3199F">
        <w:fldChar w:fldCharType="separate"/>
      </w:r>
      <w:r w:rsidR="00C3199F">
        <w:t xml:space="preserve">Figure </w:t>
      </w:r>
      <w:r w:rsidR="00C3199F">
        <w:rPr>
          <w:noProof/>
        </w:rPr>
        <w:t>7</w:t>
      </w:r>
      <w:r w:rsidR="00C3199F">
        <w:fldChar w:fldCharType="end"/>
      </w:r>
      <w:r w:rsidR="00C3199F">
        <w:t xml:space="preserve"> the given ‘</w:t>
      </w:r>
      <w:proofErr w:type="spellStart"/>
      <w:r w:rsidR="00C3199F" w:rsidRPr="00174B96">
        <w:rPr>
          <w:i/>
          <w:iCs/>
        </w:rPr>
        <w:t>amountDrink</w:t>
      </w:r>
      <w:proofErr w:type="spellEnd"/>
      <w:r w:rsidR="00C3199F" w:rsidRPr="00174B96">
        <w:rPr>
          <w:i/>
          <w:iCs/>
        </w:rPr>
        <w:t>’</w:t>
      </w:r>
      <w:r w:rsidR="00C3199F">
        <w:t xml:space="preserve"> value would be a synonym for </w:t>
      </w:r>
      <w:r w:rsidR="00C3199F" w:rsidRPr="00C3199F">
        <w:rPr>
          <w:i/>
          <w:iCs/>
        </w:rPr>
        <w:t>‘one cup’</w:t>
      </w:r>
      <w:r w:rsidR="00C3199F">
        <w:rPr>
          <w:i/>
          <w:iCs/>
        </w:rPr>
        <w:t xml:space="preserve">, </w:t>
      </w:r>
      <w:r w:rsidR="00C3199F">
        <w:t xml:space="preserve">which represents a better measure of a drink size. </w:t>
      </w:r>
      <w:r w:rsidR="0040683B">
        <w:t xml:space="preserve">Synonyms can be provided for each sample slot value as shown </w:t>
      </w:r>
      <w:r w:rsidR="00A97440">
        <w:t xml:space="preserve">in grey </w:t>
      </w:r>
      <w:r w:rsidR="0040683B">
        <w:t>in</w:t>
      </w:r>
      <w:r w:rsidR="00B51185">
        <w:t xml:space="preserve"> </w:t>
      </w:r>
      <w:r w:rsidR="00B51185">
        <w:fldChar w:fldCharType="begin"/>
      </w:r>
      <w:r w:rsidR="00B51185">
        <w:instrText xml:space="preserve"> REF _Ref15991642 \h </w:instrText>
      </w:r>
      <w:r w:rsidR="00B51185">
        <w:fldChar w:fldCharType="separate"/>
      </w:r>
      <w:r w:rsidR="00B51185">
        <w:t xml:space="preserve">Figure </w:t>
      </w:r>
      <w:r w:rsidR="00B51185">
        <w:rPr>
          <w:noProof/>
        </w:rPr>
        <w:t>9</w:t>
      </w:r>
      <w:r w:rsidR="00B51185">
        <w:t>: Sample Slot Value with Synonym</w:t>
      </w:r>
      <w:r w:rsidR="00B51185">
        <w:fldChar w:fldCharType="end"/>
      </w:r>
      <w:r w:rsidR="00B51185">
        <w:t>.</w:t>
      </w:r>
      <w:r w:rsidR="00A97440">
        <w:t xml:space="preserve"> </w:t>
      </w:r>
      <w:r w:rsidR="001721D0">
        <w:t xml:space="preserve">The more synonyms given to a slot value the more robust </w:t>
      </w:r>
      <w:r w:rsidR="00B51185">
        <w:rPr>
          <w:noProof/>
        </w:rPr>
        <w:lastRenderedPageBreak/>
        <mc:AlternateContent>
          <mc:Choice Requires="wpg">
            <w:drawing>
              <wp:anchor distT="0" distB="0" distL="114300" distR="114300" simplePos="0" relativeHeight="251665408" behindDoc="0" locked="0" layoutInCell="1" allowOverlap="1" wp14:anchorId="3C3A7EFB" wp14:editId="0CB3C0DE">
                <wp:simplePos x="0" y="0"/>
                <wp:positionH relativeFrom="column">
                  <wp:posOffset>29210</wp:posOffset>
                </wp:positionH>
                <wp:positionV relativeFrom="paragraph">
                  <wp:posOffset>54</wp:posOffset>
                </wp:positionV>
                <wp:extent cx="5727700" cy="713741"/>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727700" cy="713741"/>
                          <a:chOff x="0" y="0"/>
                          <a:chExt cx="5727700" cy="713741"/>
                        </a:xfrm>
                      </wpg:grpSpPr>
                      <pic:pic xmlns:pic="http://schemas.openxmlformats.org/drawingml/2006/picture">
                        <pic:nvPicPr>
                          <pic:cNvPr id="17" name="Picture 17" descr="A close up of a logo&#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27700" cy="394970"/>
                          </a:xfrm>
                          <a:prstGeom prst="rect">
                            <a:avLst/>
                          </a:prstGeom>
                        </pic:spPr>
                      </pic:pic>
                      <wps:wsp>
                        <wps:cNvPr id="18" name="Text Box 18"/>
                        <wps:cNvSpPr txBox="1"/>
                        <wps:spPr>
                          <a:xfrm>
                            <a:off x="0" y="447041"/>
                            <a:ext cx="5727700" cy="266700"/>
                          </a:xfrm>
                          <a:prstGeom prst="rect">
                            <a:avLst/>
                          </a:prstGeom>
                          <a:solidFill>
                            <a:prstClr val="white"/>
                          </a:solidFill>
                          <a:ln>
                            <a:noFill/>
                          </a:ln>
                        </wps:spPr>
                        <wps:txbx>
                          <w:txbxContent>
                            <w:p w14:paraId="4F8A4162" w14:textId="6E620116" w:rsidR="00A97440" w:rsidRPr="00523EE9" w:rsidRDefault="00A97440" w:rsidP="00A97440">
                              <w:pPr>
                                <w:pStyle w:val="Caption"/>
                              </w:pPr>
                              <w:bookmarkStart w:id="15" w:name="_Ref15991605"/>
                              <w:bookmarkStart w:id="16" w:name="_Ref15991642"/>
                              <w:r>
                                <w:t xml:space="preserve">Figure </w:t>
                              </w:r>
                              <w:r>
                                <w:fldChar w:fldCharType="begin"/>
                              </w:r>
                              <w:r>
                                <w:instrText xml:space="preserve"> SEQ Figure \* ARABIC </w:instrText>
                              </w:r>
                              <w:r>
                                <w:fldChar w:fldCharType="separate"/>
                              </w:r>
                              <w:r w:rsidR="00D31F11">
                                <w:rPr>
                                  <w:noProof/>
                                </w:rPr>
                                <w:t>8</w:t>
                              </w:r>
                              <w:r>
                                <w:fldChar w:fldCharType="end"/>
                              </w:r>
                              <w:bookmarkEnd w:id="15"/>
                              <w:r>
                                <w:t>: Sample Slot Value with Synony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3A7EFB" id="Group 19" o:spid="_x0000_s1041" style="position:absolute;margin-left:2.3pt;margin-top:0;width:451pt;height:56.2pt;z-index:251665408" coordsize="57277,713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h4eH/////////////////////////////////////&#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8/P////////////////////////////////////////////////////////&#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&#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&#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Pj4//5+fn/19fX/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">
                <v:shape id="Picture 17" o:spid="_x0000_s1042" type="#_x0000_t75" alt="A close up of a logo&#10;&#10;Description automatically generated" style="position:absolute;width:57277;height:3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">
                  <v:imagedata r:id="rId20" o:title="A close up of a logo&#10;&#10;Description automatically generated"/>
                </v:shape>
                <v:shape id="Text Box 18" o:spid="_x0000_s1043" type="#_x0000_t202" style="position:absolute;top:4470;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4F8A4162" w14:textId="6E620116" w:rsidR="00A97440" w:rsidRPr="00523EE9" w:rsidRDefault="00A97440" w:rsidP="00A97440">
                        <w:pPr>
                          <w:pStyle w:val="Caption"/>
                        </w:pPr>
                        <w:bookmarkStart w:id="17" w:name="_Ref15991605"/>
                        <w:bookmarkStart w:id="18" w:name="_Ref15991642"/>
                        <w:r>
                          <w:t xml:space="preserve">Figure </w:t>
                        </w:r>
                        <w:r>
                          <w:fldChar w:fldCharType="begin"/>
                        </w:r>
                        <w:r>
                          <w:instrText xml:space="preserve"> SEQ Figure \* ARABIC </w:instrText>
                        </w:r>
                        <w:r>
                          <w:fldChar w:fldCharType="separate"/>
                        </w:r>
                        <w:r w:rsidR="00D31F11">
                          <w:rPr>
                            <w:noProof/>
                          </w:rPr>
                          <w:t>8</w:t>
                        </w:r>
                        <w:r>
                          <w:fldChar w:fldCharType="end"/>
                        </w:r>
                        <w:bookmarkEnd w:id="17"/>
                        <w:r>
                          <w:t>: Sample Slot Value with Synonym</w:t>
                        </w:r>
                        <w:bookmarkEnd w:id="18"/>
                      </w:p>
                    </w:txbxContent>
                  </v:textbox>
                </v:shape>
                <w10:wrap type="square"/>
              </v:group>
            </w:pict>
          </mc:Fallback>
        </mc:AlternateContent>
      </w:r>
      <w:r w:rsidR="001721D0">
        <w:t xml:space="preserve">the skill model should be. </w:t>
      </w:r>
      <w:r w:rsidR="00E83EA0">
        <w:t>Even with the synonyms the initial populated slot value will be the exact answer given by the user</w:t>
      </w:r>
      <w:r w:rsidR="0047377F">
        <w:t xml:space="preserve"> as seen in </w:t>
      </w:r>
      <w:r w:rsidR="0047377F">
        <w:fldChar w:fldCharType="begin"/>
      </w:r>
      <w:r w:rsidR="0047377F">
        <w:instrText xml:space="preserve"> REF _Ref15990516 \h </w:instrText>
      </w:r>
      <w:r w:rsidR="0047377F">
        <w:fldChar w:fldCharType="separate"/>
      </w:r>
      <w:r w:rsidR="0047377F">
        <w:t xml:space="preserve">Figure </w:t>
      </w:r>
      <w:r w:rsidR="0047377F">
        <w:rPr>
          <w:noProof/>
        </w:rPr>
        <w:t>7</w:t>
      </w:r>
      <w:r w:rsidR="0047377F">
        <w:fldChar w:fldCharType="end"/>
      </w:r>
      <w:r w:rsidR="0047377F">
        <w:t>. Pulling out the correct value using synonyms is done on the back</w:t>
      </w:r>
      <w:r w:rsidR="00EF2BB9">
        <w:t>-</w:t>
      </w:r>
      <w:r w:rsidR="0047377F">
        <w:t xml:space="preserve">end side, which will be explained in a later section. </w:t>
      </w:r>
      <w:r w:rsidR="001449FC">
        <w:t xml:space="preserve">Another example for this concerns the slot ‘meal’. </w:t>
      </w:r>
      <w:r w:rsidR="00FD76ED">
        <w:t>The phrase to prompt the user for this slot is along the lines of “</w:t>
      </w:r>
      <w:r w:rsidR="00FD76ED">
        <w:rPr>
          <w:i/>
          <w:iCs/>
        </w:rPr>
        <w:t>When did you have this?”</w:t>
      </w:r>
      <w:r w:rsidR="00FD76ED">
        <w:t xml:space="preserve">. This might lead the user to respond with a time rather than one of the pre-defined slot values. </w:t>
      </w:r>
      <w:r w:rsidR="00485ED5">
        <w:t xml:space="preserve">Therefore, </w:t>
      </w:r>
      <w:r w:rsidR="00506162">
        <w:t xml:space="preserve">as many </w:t>
      </w:r>
      <w:r w:rsidR="00485ED5">
        <w:t xml:space="preserve">synonyms </w:t>
      </w:r>
      <w:r w:rsidR="00506162">
        <w:t xml:space="preserve">as possible </w:t>
      </w:r>
      <w:r w:rsidR="00485ED5">
        <w:t xml:space="preserve">should be created to ensure that the skill understands the user. </w:t>
      </w:r>
      <w:r w:rsidR="00B51185">
        <w:t xml:space="preserve">These can be seen in </w:t>
      </w:r>
      <w:r w:rsidR="00B51185">
        <w:fldChar w:fldCharType="begin"/>
      </w:r>
      <w:r w:rsidR="00B51185">
        <w:instrText xml:space="preserve"> REF _Ref15992488 \h </w:instrText>
      </w:r>
      <w:r w:rsidR="00B51185">
        <w:fldChar w:fldCharType="separate"/>
      </w:r>
      <w:r w:rsidR="00B51185">
        <w:t xml:space="preserve">Figure </w:t>
      </w:r>
      <w:r w:rsidR="00B51185">
        <w:rPr>
          <w:noProof/>
        </w:rPr>
        <w:t>8</w:t>
      </w:r>
      <w:r w:rsidR="00B51185">
        <w:t>: 'meal' Slot with Synonyms</w:t>
      </w:r>
      <w:r w:rsidR="00B51185">
        <w:fldChar w:fldCharType="end"/>
      </w:r>
      <w:r w:rsidR="00D84ABC">
        <w:t xml:space="preserve">. </w:t>
      </w:r>
    </w:p>
    <w:p w14:paraId="4A8D3147" w14:textId="3B6123E5" w:rsidR="00B51185" w:rsidRDefault="00B51185" w:rsidP="009D0A04">
      <w:r>
        <w:rPr>
          <w:noProof/>
        </w:rPr>
        <mc:AlternateContent>
          <mc:Choice Requires="wpg">
            <w:drawing>
              <wp:anchor distT="0" distB="0" distL="114300" distR="114300" simplePos="0" relativeHeight="251669504" behindDoc="0" locked="0" layoutInCell="1" allowOverlap="1" wp14:anchorId="6779D888" wp14:editId="66FAC5C2">
                <wp:simplePos x="0" y="0"/>
                <wp:positionH relativeFrom="column">
                  <wp:posOffset>0</wp:posOffset>
                </wp:positionH>
                <wp:positionV relativeFrom="paragraph">
                  <wp:posOffset>185947</wp:posOffset>
                </wp:positionV>
                <wp:extent cx="5727700" cy="478028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5727700" cy="4780280"/>
                          <a:chOff x="0" y="0"/>
                          <a:chExt cx="5727700" cy="478028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7700" cy="4501515"/>
                          </a:xfrm>
                          <a:prstGeom prst="rect">
                            <a:avLst/>
                          </a:prstGeom>
                        </pic:spPr>
                      </pic:pic>
                      <wps:wsp>
                        <wps:cNvPr id="21" name="Text Box 21"/>
                        <wps:cNvSpPr txBox="1"/>
                        <wps:spPr>
                          <a:xfrm>
                            <a:off x="0" y="4513580"/>
                            <a:ext cx="5727700" cy="266700"/>
                          </a:xfrm>
                          <a:prstGeom prst="rect">
                            <a:avLst/>
                          </a:prstGeom>
                          <a:solidFill>
                            <a:prstClr val="white"/>
                          </a:solidFill>
                          <a:ln>
                            <a:noFill/>
                          </a:ln>
                        </wps:spPr>
                        <wps:txbx>
                          <w:txbxContent>
                            <w:p w14:paraId="2C223C1D" w14:textId="297F30D1" w:rsidR="00B51185" w:rsidRPr="008768F8" w:rsidRDefault="00B51185" w:rsidP="00B51185">
                              <w:pPr>
                                <w:pStyle w:val="Caption"/>
                              </w:pPr>
                              <w:bookmarkStart w:id="19" w:name="_Ref15992488"/>
                              <w:r>
                                <w:t xml:space="preserve">Figure </w:t>
                              </w:r>
                              <w:r>
                                <w:fldChar w:fldCharType="begin"/>
                              </w:r>
                              <w:r>
                                <w:instrText xml:space="preserve"> SEQ Figure \* ARABIC </w:instrText>
                              </w:r>
                              <w:r>
                                <w:fldChar w:fldCharType="separate"/>
                              </w:r>
                              <w:r w:rsidR="00D31F11">
                                <w:rPr>
                                  <w:noProof/>
                                </w:rPr>
                                <w:t>9</w:t>
                              </w:r>
                              <w:r>
                                <w:fldChar w:fldCharType="end"/>
                              </w:r>
                              <w:r>
                                <w:t>: 'meal' Slot with Synonym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9D888" id="Group 22" o:spid="_x0000_s1044" style="position:absolute;margin-left:0;margin-top:14.65pt;width:451pt;height:376.4pt;z-index:251669504" coordsize="57277,47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Pz8//4eHh////////////////////////////////////////////&#13;&#10;/////////////////////+Hh4f/Pz8//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h4eH//////////////////////////////////////////////////////+Hh4f/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13;&#10;///////////////////////////////////////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Pz///////////////////////////////////////////&#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5ub/9vb2/+3t7f/09PT///////7+&#13;&#10;/v/U1NT/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39/f//Pz8//9/f3//v7+//b29v/b29v/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c3N/83Nzf/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4eHh////////////////////////////////////////////////&#13;&#10;///////h4eH/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4eHh////&#13;&#10;/////////////////////////////////////////////////////////////+Hh4f/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8/P/+Hh4f//////////////////////////////////&#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Pz///////&#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T09P/4+Pj/9HR0f/MzMz/zMzM&#13;&#10;/8zMzP/MzMz/zMzM/8zMzP/MzMz/zMzM/8zMzP/v7+//9PT0/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&#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&#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Pz//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Hh4f//////////////////////////////////////&#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8/P&#13;&#10;/+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8/P/+Hh4f//////////&#13;&#10;///////////////////////////////////////////////////////h4eH/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13;&#10;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4eHh////////////////////////////////&#13;&#10;///////////////////////h4eH/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13;&#10;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Pz///////////////////////////////////////////////////////z8/P&#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13;&#10;////////////////////////////////////////////////////////////////////////////&#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&#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&#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bm5v//////3Nzc/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9LS0v/5+fn/6enp/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j4+P/+fn5&#13;&#10;/9fX1//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Pz8//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13;&#10;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Hh4f//////////////&#13;&#10;////////////////////////////////////////4eHh/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13;&#10;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&#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8/P/+Hh4f//////////////////////////////////////////////&#13;&#10;///////////////////h4eH/z8/P/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&#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13;&#10;///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&#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&#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zMzM/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zP/M&#13;&#10;zMz/zMzM/8zMzP/MzMz/zMzM/8zMzP/MzMz/zMzM/8zMzP/MzMz/zMzM/8zMzP/MzMz/zMzM/8zM&#13;&#10;zP/MzMz/zMzM/8zMzP/MzMz/zMzM/8zMzP/MzMz/zMzM/8zMzP/MzMz/zMzM/8zMzP/MzMz/zMzM&#13;&#10;/8zMzP/MzMz/zMzM/8zMzP/MzMz/zMzM/8zMzP/MzMz/zMzM/8zMzP/MzMz/zMzM/8zMzP/MzMz/&#13;&#10;zMzM/8zMzP//////////////////////////////////////////////////////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MzMz/&#13;&#10;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13;&#10;////////////////////////////////////////////////////////////////////////////&#13;&#10;///////////////////////////////////h4eH/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13;&#10;////////////////////////////////////////////////////////////////////////////&#13;&#10;////////////////////////////////////////////////////////////////////////////&#13;&#10;////////z8/P/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13;&#10;////////////////////////////////////////////////////////////////////////////&#13;&#10;/////////////////////////////////////////////////////////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13;&#10;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13;&#10;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13;&#10;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13;&#10;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13;&#10;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13;&#10;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13;&#10;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13;&#10;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13;&#10;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5ub//////9zc3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4+Pj//n5+f/X19f/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13;&#10;////////////////////////////////////////////////////////////////////////////&#13;&#10;////////////////////////////////////////////////////////////////////////////&#13;&#10;///Pz8//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13;&#10;////////////////////////////////////////////////////////////////////////////&#13;&#10;////////////////////////////////////////////////////4eHh/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13;&#10;////////////////////////////////////////////////////////////////////////////&#13;&#10;////////////////////////////////////////////////////////////////////////////&#13;&#10;///////////////////////////////h4eH/z8/P/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&#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j4+P/+/v7/zMzM/8zM&#13;&#10;zP/MzMz/zMzM/8zMzP/MzMz/zMzM/8zMzP/MzMz/zMzM/8zMzP/MzMz/zMzM/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w8PD/9vb2/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zMzM/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13;&#10;////////////////////////////////////////////////////////////////////////////&#13;&#10;////////////////////////////////////////////z8/P/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&#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4eHh////////////////////////////////////////////&#13;&#10;///////////h4eH/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13;&#10;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13;&#10;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&#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j4+P/+/v7/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w8PD/9vb2/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Hh4f//////////////////////////&#13;&#10;////////////////////////////4eHh/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Pz8//zMzM/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MzMz/zMzM/8zMzP/MzMz/zMzM/8zMzP/MzMz/zMzM/8zMzP/Pz8//4eHh&#13;&#10;/////////////////////////////////////////////////////////////////+Hh4f/Pz8//&#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&#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h4eH/////////////////////&#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8/P////////////////////////////////////////////////&#13;&#10;///////Pz8//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zMzM/8zMzP/MzMz/zMzM/8zMzP/MzMz/&#13;&#10;zMzM/8zMzP/MzMz/zMzM/8zMzP/MzMz/zMzM/8zMzP/MzMz/zMzM/8zMzP/MzMz/zMzM/8zMzP/M&#13;&#10;zMz/zMzM/8zMzP/MzMz/zMzM/8zMzP/MzMz/zMzM/8zMzP/MzMz/zMzM/8zMzP/MzMz/zMzM/8zM&#13;&#10;zP/MzMz/zMzM/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MzM/8zMzP/M&#13;&#10;zMz/zMzM/8zMzP/MzMz/zMzM/8zMzP/MzMz/zMzM/8zMzP/MzMz/zMzM/8zMzP/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3Nzf/h4eH/2dnZ/8zMzP/MzMz/zMzM/8zMzP/MzMz/zMzM/+np6f/19fX/0dHR&#13;&#10;/8zMzP/MzMz/zMzM/8zMzP/MzMz/6enp//X19f/R0dH/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a2tr///////f3&#13;&#10;9//MzMz/zMzM/8zMzP/MzMz/zMzM/8zMzP/x8fH//////9LS0v/MzMz/zMzM/8zMzP/MzMz/zMzM&#13;&#10;//Hx8f//////0tLS/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8/P/+fn5//f39//zMzM/8zMzP/MzMz/zMzM/8zM&#13;&#10;zP/MzMz/8fHx///////S0tL/zMzM/8zMzP/MzMz/zMzM/8zMzP/x8fH//////9LS0v/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9LS0v/p6en/&#13;&#10;+vr6//7+/v/W1tb/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zMzM/8zMzP/MzMz/zMzM/8zMzP/MzMz/zMzM/8zMzP/MzMz/zMzM&#13;&#10;/8zMzP/MzMz/zMzM/8zMzP/MzMz/zMzM/8zMzP/j4+P/+fn5/9fX1//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4+Pj//n5+f/X&#13;&#10;19f/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c3Nz//v7+//v7+//k5OT/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3Nzf/Nzc3/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13;&#10;/8/Pz//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4eHh////&#13;&#10;///////////////////////////////////////////////////h4eH/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&#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8/P////////////////////////////////////////////////////////////&#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13;&#10;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13;&#10;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13;&#10;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13;&#10;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&#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Pj4//5+fn/19fX/8zMzP/MzMz/zMzM&#13;&#10;/8zMzP/MzMz/zMzM/8zMzP/MzMz/zMzM/8zMzP/MzMz/zMzM/8zMzP/MzMz/zMzM/8zMzP/MzMz/&#13;&#10;zMzM/8zMzP/MzMz/zMzM/8zMzP/MzMz/zMzM/8zMz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13;&#10;////////////////////////////////////////////////////////////////////////////&#13;&#10;////////////////////////////////////////////////////////////////////////////&#13;&#10;////////////////////////////////////////////////////////////////////////////&#13;&#10;////////////////////////////////////////////////////////////////////////////&#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&#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Pz8//4eHh////////////////////////////////////////////////////////////////&#13;&#10;////////////////////////////////////////////////////////////////////////////&#13;&#10;////////////////////////////////////////////////////////////////////////////&#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h4eH/////////&#13;&#10;////////////////////////////////////////////////////////////////////////////&#13;&#10;////////////////////////////////////////////////////////////////////////////&#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8/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13;&#10;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13;&#10;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13;&#10;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&#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&#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q&#13;&#10;6ur/9/f3///////9/f3/7+/v/9LS0v/MzMz/zMzM/8zMzP/MzMz/zMzM/8zMzP/MzMz/zMzM/8zM&#13;&#10;zP/MzMz/zMzM/8zMzP/MzMz/zMzM/8zMzP/MzMz/zMzM/8zMzP/MzMz/zMzM/8zMzP//////////&#13;&#10;////////////////////////////////////////////////////////////////////////////&#13;&#10;////////////////////////////////////////////////////////////////////////////&#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Ozs7/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Pz8//////////////////////////////////////////&#13;&#10;////////////////////////////////////////////////////////////////////////////&#13;&#10;////////////////////////////////////////////////////////////////////////////&#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4eHh////////////////////////////////////////////////////////////////////&#13;&#10;////////////////////////////////////////////////////////////////////////////&#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&#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&#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&#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13;&#10;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13;&#10;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13;&#10;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13;&#10;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13;&#10;////////////////////////////////////////////////////////////////////////////&#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&#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&#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4eHh////////////////////////////////&#13;&#10;/////////////////////////////////+Hh4f/Pz8//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Pz//h4eH/////////////////////////////////////////////////////////&#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Hh4f//&#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8/P////&#13;&#10;///////////////////////////////////////////////////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13;&#10;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29vb//n5+f/v7+//7+/v//39&#13;&#10;/f//////5OTk/8zMzP/MzMz/zMzM/8zMzP/MzMz/zMzM/8zMzP/MzMz/zMzM/8zMzP/MzMz/zMzM&#13;&#10;/8zMzP/MzMz/zMzM/8zMzP/MzMz/zMzM/8zMzP/MzMz/zMzM////////////////////////////&#13;&#10;///////////////////////////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9TU1P/v7+//+vr6///////6+vr/5ubm/83Nzf/MzMz/zMzM/8zM&#13;&#10;zP/MzMz/zMzM/8zMzP/MzMz/zMzM/8zMzP/MzMz/zMzM/8zMzP/MzMz/zMzM/8zMzP/MzMz/zMzM&#13;&#10;/8zMzP/MzMz/zMzM/8zMzP//////////////////////////////////////////////////////&#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Ozs7/zMzM/8zMzP/MzMz/zMzM/8zMzP/MzMz/zMzM/8zMzP/MzMz/zMzM/8zM&#13;&#10;zP/MzMz/zMzM/8zMzP/MzMz/zMzM/8zMzP/MzMz/zMzM/8zMzP/MzMz/zMzM/8zMzP/MzMz/////&#13;&#10;/////////////////////////////////////////////////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13;&#10;///////////////////////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13;&#10;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Pz8//////////&#13;&#10;/////////////////////////////////////////////8/Pz//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4eHh////////////////////////////////////&#13;&#10;///////////////////h4eH/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P&#13;&#10;z8//4eHh/////////////////////////////////////////////////////////////////+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&#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Pz8//4eHh////////////////////////////////////////////////////////////&#13;&#10;/////+Hh4f/Pz8//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&#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h4eH/////&#13;&#10;/////////////////////////////////////////////////+Hh4f/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h&#13;&#10;4eH/////////////////////////////////////////////////////////////////////////&#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8/P////////////////////////////////&#13;&#10;///////////////////////Pz8//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8/P////////////////////////&#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13;&#10;/////////////////////////////////////////////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13;&#10;///////////////////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13;&#10;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13;&#10;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13;&#10;/////////////////////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Pz8//////////////////////////////&#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4eHh///////////////////////////////////////////////////////h4eH/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4eHh////////////////////////////////////////////////////////&#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4eHh////////////////////&#13;&#10;/////////////////////////////////////////////+Hh4f/Pz8//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4eHh/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Hh4f//////////////////&#13;&#10;////////////////////////////////////4eHh/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Pz8//////////////////////////////////////////////&#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&#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13;&#10;/////////////////////////8zMzP/MzMz/zMzM/8zMzP/MzMz/zMzM/8zMzP/MzMz/zMzM/8zM&#13;&#10;zP/MzMz/zMzM/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M&#13;&#10;zMz/zMzM/8zMzP/MzMz/zMzM/8zMzP/MzMz/zMzM/8zMzP/MzMz/zMzM/8zMzP/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13;&#10;////////////////////////////////////////////////zMzM/8zMzP/MzMz/zMzM/8zMzP/M&#13;&#10;zMz/zMzM/8zMzP/MzMz/zMzM/8zMzP/MzMz/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13;&#10;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13;&#10;///////////////////////////////////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13;&#10;////////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13;&#10;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&#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13;&#10;/8zMzP/MzMz/zMzM/8zMzP/MzMz/zMzM/8zMzP/MzMz/zMzM/8zMzP/MzMz/zMzM/8zMzP/MzMz/&#13;&#10;zMzM/8zMzP/MzMz/zMzM/8zMzP/MzMz/zMzM/8zMzP/MzMz/zMzM/8zMzP/MzMz/zMzM/8zMzP/M&#13;&#10;zMz/zMzM/8zMzP/MzMz/zMzM/8zMzP/MzMz/zMzM/8zMzP/MzMz/zMzM/8zMzP/MzMz/zMzM/8zM&#13;&#10;zP/MzMz/zMzM/8zMzP/MzMz/zMzM/8zMzP/MzMz/zMzM/8zMzP/MzMz/zMzM/8zMzP/MzMz/zMzM&#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13;&#10;///////////////////////////////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13;&#10;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Pz///////////////////////////////////////////////////&#13;&#10;////z8/P/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h4eH/&#13;&#10;/////////////////////////////////////////////////////+Hh4f/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&#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&#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&#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&#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13;&#10;4f/Pz8//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13;&#10;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zMzM/8zMzP/MzMz/zMzM&#13;&#10;/8zMzP/MzMz/zMzM/8zMzP/MzMz/zMzM/8zMzP/MzMz/zMzM/8zMzP/MzMz/zMzM/8zMzP/MzMz/&#13;&#10;zMzM/8zMzP/MzMz/zMzM/8zMzP/MzMz/zMzM/8zMzP/MzMz/zMzM/8zMzP/MzMz/zMzM/8zMzP/M&#13;&#10;zMz/zMzM/8zMzP/MzMz/zMzM/8zMzP/MzMz/zMzM/8zMzP/MzMz/zMzM/8zMzP/MzMz/zMzM/8zM&#13;&#10;zP/M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13;&#10;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13;&#10;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13;&#10;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13;&#10;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">
                <v:shape id="Picture 20" o:spid="_x0000_s1045" type="#_x0000_t75" alt="A screenshot of a cell phone&#10;&#10;Description automatically generated" style="position:absolute;width:57277;height:450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">
                  <v:imagedata r:id="rId22" o:title="A screenshot of a cell phone&#10;&#10;Description automatically generated"/>
                </v:shape>
                <v:shape id="Text Box 21" o:spid="_x0000_s1046" type="#_x0000_t202" style="position:absolute;top:45135;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2C223C1D" w14:textId="297F30D1" w:rsidR="00B51185" w:rsidRPr="008768F8" w:rsidRDefault="00B51185" w:rsidP="00B51185">
                        <w:pPr>
                          <w:pStyle w:val="Caption"/>
                        </w:pPr>
                        <w:bookmarkStart w:id="20" w:name="_Ref15992488"/>
                        <w:r>
                          <w:t xml:space="preserve">Figure </w:t>
                        </w:r>
                        <w:r>
                          <w:fldChar w:fldCharType="begin"/>
                        </w:r>
                        <w:r>
                          <w:instrText xml:space="preserve"> SEQ Figure \* ARABIC </w:instrText>
                        </w:r>
                        <w:r>
                          <w:fldChar w:fldCharType="separate"/>
                        </w:r>
                        <w:r w:rsidR="00D31F11">
                          <w:rPr>
                            <w:noProof/>
                          </w:rPr>
                          <w:t>9</w:t>
                        </w:r>
                        <w:r>
                          <w:fldChar w:fldCharType="end"/>
                        </w:r>
                        <w:r>
                          <w:t>: 'meal' Slot with Synonyms</w:t>
                        </w:r>
                        <w:bookmarkEnd w:id="20"/>
                      </w:p>
                    </w:txbxContent>
                  </v:textbox>
                </v:shape>
                <w10:wrap type="square"/>
              </v:group>
            </w:pict>
          </mc:Fallback>
        </mc:AlternateContent>
      </w:r>
    </w:p>
    <w:p w14:paraId="098D0C2C" w14:textId="7DB150A5" w:rsidR="00A53C23" w:rsidRDefault="000168E6" w:rsidP="00A53C23">
      <w:r>
        <w:t>For certain slots only a few value</w:t>
      </w:r>
      <w:r w:rsidR="00B55E27">
        <w:t>s</w:t>
      </w:r>
      <w:r>
        <w:t xml:space="preserve"> are desired and should be allowed. </w:t>
      </w:r>
      <w:r w:rsidR="00B55E27">
        <w:t>For the slot ‘</w:t>
      </w:r>
      <w:r w:rsidR="00B55E27" w:rsidRPr="00B55E27">
        <w:rPr>
          <w:i/>
          <w:iCs/>
        </w:rPr>
        <w:t>meal’</w:t>
      </w:r>
      <w:r w:rsidR="00B55E27">
        <w:rPr>
          <w:i/>
          <w:iCs/>
        </w:rPr>
        <w:t xml:space="preserve"> </w:t>
      </w:r>
      <w:r w:rsidR="00B55E27">
        <w:t>the only values that should be allowed are ‘snack’, ‘breakfast’, ’lunch’, ’dinner’.</w:t>
      </w:r>
      <w:r w:rsidR="001449FC">
        <w:t xml:space="preserve"> </w:t>
      </w:r>
      <w:r w:rsidR="00D84ABC">
        <w:t xml:space="preserve">Even though many synonyms have been created to account for many different user inputs, the right one cannot be guaranteed. </w:t>
      </w:r>
      <w:r w:rsidR="00A401AD">
        <w:t xml:space="preserve">It is possible to set validation rules for a slot type present within an intent. </w:t>
      </w:r>
      <w:r w:rsidR="00A53C23">
        <w:t xml:space="preserve">The three possible validation rules are: </w:t>
      </w:r>
    </w:p>
    <w:p w14:paraId="166FC3B4" w14:textId="39A2FBBC" w:rsidR="00A53C23" w:rsidRDefault="00A53C23" w:rsidP="00A53C23">
      <w:pPr>
        <w:pStyle w:val="ListParagraph"/>
        <w:numPr>
          <w:ilvl w:val="1"/>
          <w:numId w:val="9"/>
        </w:numPr>
      </w:pPr>
      <w:r>
        <w:t>Accepts only a set of values</w:t>
      </w:r>
    </w:p>
    <w:p w14:paraId="3CA039B5" w14:textId="3611E94B" w:rsidR="00A53C23" w:rsidRDefault="00A53C23" w:rsidP="00A53C23">
      <w:pPr>
        <w:pStyle w:val="ListParagraph"/>
        <w:numPr>
          <w:ilvl w:val="1"/>
          <w:numId w:val="9"/>
        </w:numPr>
      </w:pPr>
      <w:r>
        <w:t>Reject only a set of values</w:t>
      </w:r>
    </w:p>
    <w:p w14:paraId="2F0D33D3" w14:textId="5825481C" w:rsidR="003807DD" w:rsidRDefault="00A53C23" w:rsidP="003807DD">
      <w:pPr>
        <w:pStyle w:val="ListParagraph"/>
        <w:numPr>
          <w:ilvl w:val="1"/>
          <w:numId w:val="9"/>
        </w:numPr>
      </w:pPr>
      <w:r>
        <w:t>Accept only Slot Type’s values and synonym</w:t>
      </w:r>
      <w:r w:rsidR="003807DD">
        <w:t>s</w:t>
      </w:r>
    </w:p>
    <w:p w14:paraId="05318E13" w14:textId="3A290393" w:rsidR="003807DD" w:rsidRPr="00B55E27" w:rsidRDefault="0058128B" w:rsidP="003807DD">
      <w:r>
        <w:rPr>
          <w:noProof/>
        </w:rPr>
        <w:lastRenderedPageBreak/>
        <mc:AlternateContent>
          <mc:Choice Requires="wpg">
            <w:drawing>
              <wp:anchor distT="0" distB="0" distL="114300" distR="114300" simplePos="0" relativeHeight="251673600" behindDoc="0" locked="0" layoutInCell="1" allowOverlap="1" wp14:anchorId="7B037AF2" wp14:editId="3D819DC3">
                <wp:simplePos x="0" y="0"/>
                <wp:positionH relativeFrom="column">
                  <wp:posOffset>0</wp:posOffset>
                </wp:positionH>
                <wp:positionV relativeFrom="paragraph">
                  <wp:posOffset>748145</wp:posOffset>
                </wp:positionV>
                <wp:extent cx="5727700" cy="1725930"/>
                <wp:effectExtent l="0" t="0" r="0" b="1270"/>
                <wp:wrapSquare wrapText="bothSides"/>
                <wp:docPr id="25" name="Group 25"/>
                <wp:cNvGraphicFramePr/>
                <a:graphic xmlns:a="http://schemas.openxmlformats.org/drawingml/2006/main">
                  <a:graphicData uri="http://schemas.microsoft.com/office/word/2010/wordprocessingGroup">
                    <wpg:wgp>
                      <wpg:cNvGrpSpPr/>
                      <wpg:grpSpPr>
                        <a:xfrm>
                          <a:off x="0" y="0"/>
                          <a:ext cx="5727700" cy="1725930"/>
                          <a:chOff x="0" y="0"/>
                          <a:chExt cx="5727700" cy="1725930"/>
                        </a:xfrm>
                      </wpg:grpSpPr>
                      <pic:pic xmlns:pic="http://schemas.openxmlformats.org/drawingml/2006/picture">
                        <pic:nvPicPr>
                          <pic:cNvPr id="23" name="Picture 23" descr="A close up of a logo&#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7700" cy="1403985"/>
                          </a:xfrm>
                          <a:prstGeom prst="rect">
                            <a:avLst/>
                          </a:prstGeom>
                        </pic:spPr>
                      </pic:pic>
                      <wps:wsp>
                        <wps:cNvPr id="24" name="Text Box 24"/>
                        <wps:cNvSpPr txBox="1"/>
                        <wps:spPr>
                          <a:xfrm>
                            <a:off x="0" y="1459230"/>
                            <a:ext cx="5727700" cy="266700"/>
                          </a:xfrm>
                          <a:prstGeom prst="rect">
                            <a:avLst/>
                          </a:prstGeom>
                          <a:solidFill>
                            <a:prstClr val="white"/>
                          </a:solidFill>
                          <a:ln>
                            <a:noFill/>
                          </a:ln>
                        </wps:spPr>
                        <wps:txbx>
                          <w:txbxContent>
                            <w:p w14:paraId="7E038EAE" w14:textId="2BB717BD" w:rsidR="0058128B" w:rsidRPr="001C33F2" w:rsidRDefault="0058128B" w:rsidP="0058128B">
                              <w:pPr>
                                <w:pStyle w:val="Caption"/>
                              </w:pPr>
                              <w:bookmarkStart w:id="21" w:name="_Ref15993819"/>
                              <w:r>
                                <w:t xml:space="preserve">Figure </w:t>
                              </w:r>
                              <w:r>
                                <w:fldChar w:fldCharType="begin"/>
                              </w:r>
                              <w:r>
                                <w:instrText xml:space="preserve"> SEQ Figure \* ARABIC </w:instrText>
                              </w:r>
                              <w:r>
                                <w:fldChar w:fldCharType="separate"/>
                              </w:r>
                              <w:r w:rsidR="00D31F11">
                                <w:rPr>
                                  <w:noProof/>
                                </w:rPr>
                                <w:t>10</w:t>
                              </w:r>
                              <w:r>
                                <w:fldChar w:fldCharType="end"/>
                              </w:r>
                              <w:r>
                                <w:t xml:space="preserve">: </w:t>
                              </w:r>
                              <w:r w:rsidR="00F02A54">
                                <w:t>Triggered</w:t>
                              </w:r>
                              <w:r>
                                <w:t xml:space="preserve"> Validation Rul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037AF2" id="Group 25" o:spid="_x0000_s1047" style="position:absolute;margin-left:0;margin-top:58.9pt;width:451pt;height:135.9pt;z-index:251673600" coordsize="57277,1725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13;&#10;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13;&#10;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&#13;&#1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87Ozv+qqqr/Hh4e/0hIS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13;&#10;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enp6&#13;&#10;/wICAv8yMjL/1dXV//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13;&#10;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7+/v//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13;&#10;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&#13;&#1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13;&#10;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&#13;&#1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b29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a&#13;&#10;7/9nv+P/RbHd/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13;&#10;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13;&#10;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13;&#10;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13;&#10;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13;&#10;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13;&#10;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13;&#10;////////////////////////////////////////////////////////////////////////////&#13;&#10;////////////////////////////////////////////////////////////////////////////&#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13;&#10;////////////////////////////////////////////////////////////////////////////&#13;&#10;////////////////////////////////////////////////////////////////////////////&#13;&#10;////////////////////////////////////////////////////////////////////////////&#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13;&#10;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13;&#10;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13;&#10;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13;&#10;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13;&#10;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13;&#10;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13;&#10;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13;&#10;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13;&#10;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13;&#10;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13;&#10;////////////////////////////////////////////////////////////////////////////&#13;&#10;////////////////////////////////////////////////////////////////////////////&#13;&#10;RbHd/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13;&#10;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13;&#10;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13;&#10;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13;&#10;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13;&#10;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8fHx/+7u7v/09PT/9PT0//T09P/09PT/9PT0//T09P/09PT/9PT0//T09P/09PT/9PT0//T09P/0&#13;&#10;9PT/9PT0//T09P/09PT/9PT0//T09P/09PT/9PT0//T09P/09PT/9PT0//T09P/09PT/9PT0//T0&#13;&#10;9P/09PT/9PT0//T09P/09PT/9PT0//T09P/09PT/9PT0//T09P/09PT/9PT0//T09P/09PT/9PT0&#13;&#10;//T09P/09PT/9PT0/+7u7v91dXX/tLS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&#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zs7O/6qqqv8eHh7/&#13;&#10;SEhI//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7u7u/8JCQn/5+fn//T09P/09PT/9PT0//T09P/09PT/9PT0//T0&#13;&#10;9P/09PT/9PT0//T09P/09PT/9PT0//T09P/09PT/9PT0//T09P/09PT/9PT0//T09P/09PT/9PT0&#13;&#10;//T09P/09PT/9PT0//T09P/09PT/9PT0//T09P/09PT/9PT0//T09P/09PT/9PT0//T09P/09PT/&#13;&#10;9PT0//T09P/09PT/9PT0//T09P8XFxf/np6e//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6Ojo/7S0tP9PT0//DQ0N/93d3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96enr/AgIC/zIyMv/V1dX/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6urq/9jY2P/0&#13;&#10;9PT/9PT0//T09P/09PT/9PT0//T09P/09PT/9PT0//T09P/09PT/9PT0//T09P/09PT/9PT0//T0&#13;&#10;9P/09PT/9PT0//T09P/09PT/9PT0//T09P/09PT/9PT0//T09P/09PT/9PT0//T09P/09PT/9PT0&#13;&#10;//T09P/09PT/9PT0//T09P/09PT/9PT0//T09P/09PT/9PT0//T09P/09PT/9PT0/9PT0//v7+//&#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Gxsb/BwcH/xkZGf+enp7/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7u7v9ycnL/tLS0&#13;&#10;//T09P/09PT/9PT0/+/v7//y8vL/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x8fH/8/Pz//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6enp/wAAAP96enr/9PT0/6ysrP9ISEj/CwsL/xYWFv9hYWH/6+vr&#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p6en/AAAA/3p6&#13;&#10;ev/09PT/kpKS/4KCgv+np6f/cnJy/wEBAf+FhYX/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vr6/82Njb/jIyM/1RUVP8aGhr/IyMj/6Wlpf+Pj4//&#13;&#10;MjIy/xUVFf9dXV3/6Ojo//T09P/z8/P/iIiI/yoqKv8RERH/Ozs7/8rKyv/09PT/y8vL/0JCQv8a&#13;&#10;Ghr/CwsL/zc3N/+0tLT/9PT0/+np6f8AAAD/enp6//T09P/09PT/9PT0//T09P/b29v/AwMD/39/&#13;&#10;f//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6enp&#13;&#10;/wAAAP8EBAT/QkJC/3Z2dv8RERH/AAAA/xcXF/9mZmb/Tk5O/wAAAP+ioqL/9PT0/4+Pj/8AAAD/&#13;&#10;UFBQ/4CAgP8cHBz/TExM//T09P+tra3/RkZG/3V1df98fHz/Ghoa/zU1Nf/09PT/6enp/wAAAP96&#13;&#10;enr/9PT0//T09P/09PT/y8vL/ykpKf8LCwv/2NjY//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p6en/AAAA/3h4eP/09PT/9PT0/2JiYv8AAAD/6enp&#13;&#10;//T09P/k5OT/AQEB/2pqav/09PT/JCQk/zQ0NP/09PT/9PT0/4yMjP8JCQn/6urq//T09P/09PT/&#13;&#10;9PT0//T09P99fX3/AAAA/+Li4v/p6en/AAAA/3p6ev/09PT/9PT0/8rKyv8GBgb/NjY2/9HR0f/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np&#13;&#10;6f8AAAD/enp6//T09P/09PT/eHh4/wAAAP/q6ur/9PT0//T09P8GBgb/Z2dn//Dw8P8DAwP/Kioq&#13;&#10;/2JiYv9iYmL/SUlJ/wAAAP/MzMz/9PT0/9jY2P+IiIj/enp6/1tbW/8AAAD/29vb/+np6f8AAAD/&#13;&#10;enp6//T09P/09PT/yMjI/wAAAP/CwsL/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6enp/wAAAP96enr/9PT0//T09P94eHj/AAAA/+rq&#13;&#10;6v/09PT/9PT0/wYGBv9nZ2f/6urq/wAAAP8rKyv/ZmZm/2ZmZv9mZmb/ZmZm/+bm5v+srKz/AQEB&#13;&#10;/yAgIP9ERET/Hx8f/wAAAP/b29v/6enp/wAAAP96enr/9PT0//T09P/X19f/FBQU/8fHx//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p&#13;&#10;6en/AAAA/3p6ev/09PT/9PT0/3h4eP8AAAD/6urq//T09P/09PT/BgYG/2dnZ//09PT/ExMT/zg4&#13;&#10;OP/09PT/9PT0//T09P/09PT/9PT0/z09Pf8YGBj/8fHx//T09P+ZmZn/AAAA/9vb2//p6en/AAAA&#13;&#10;/3p6ev/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np6f8AAAD/enp6//T09P/09PT/eHh4/wAAAP/q&#13;&#10;6ur/9PT0//T09P8GBgb/Z2dn//T09P9iYmL/AgIC/3p6ev/Jycn/u7u7/42Njf/x8fH/VFRU/w8P&#13;&#10;D//Ly8v/wcHB/zw8PP8AAAD/29vb/+/v7/8ICAj/SkpK/9DQ0P/09PT/xcXF/yUlJf+urq7/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6urq/wAAAP96enr/9PT0//T09P96enr/AAAA/+zs7P/09PT/9PT0/wYGBv9paWn/9PT0/+Hh4f9H&#13;&#10;R0f/AAAA/wAAAP8GBgb/NTU1/+7u7v+9vb3/Hx8f/wAAAP8LCwv/Tk5O/wAAAP/b29v/9PT0/2pq&#13;&#10;av8FBQX/XFxc//T09P+rq6v/AAAA/46Ojv/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k5OT/ycnJ/+3t7f/09PT/9PT0//T09P/z&#13;&#10;8/P/09PT/+/v7//09PT/9PT0//T09P/09PT/9PT0/+7u7v/09PT/9PT0//T09P/l5eX/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13;&#10;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">
                <v:shape id="Picture 23" o:spid="_x0000_s1048" type="#_x0000_t75" alt="A close up of a logo&#10;&#10;Description automatically generated" style="position:absolute;width:57277;height:14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">
                  <v:imagedata r:id="rId24" o:title="A close up of a logo&#10;&#10;Description automatically generated"/>
                </v:shape>
                <v:shape id="Text Box 24" o:spid="_x0000_s1049" type="#_x0000_t202" style="position:absolute;top:14592;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7E038EAE" w14:textId="2BB717BD" w:rsidR="0058128B" w:rsidRPr="001C33F2" w:rsidRDefault="0058128B" w:rsidP="0058128B">
                        <w:pPr>
                          <w:pStyle w:val="Caption"/>
                        </w:pPr>
                        <w:bookmarkStart w:id="22" w:name="_Ref15993819"/>
                        <w:r>
                          <w:t xml:space="preserve">Figure </w:t>
                        </w:r>
                        <w:r>
                          <w:fldChar w:fldCharType="begin"/>
                        </w:r>
                        <w:r>
                          <w:instrText xml:space="preserve"> SEQ Figure \* ARABIC </w:instrText>
                        </w:r>
                        <w:r>
                          <w:fldChar w:fldCharType="separate"/>
                        </w:r>
                        <w:r w:rsidR="00D31F11">
                          <w:rPr>
                            <w:noProof/>
                          </w:rPr>
                          <w:t>10</w:t>
                        </w:r>
                        <w:r>
                          <w:fldChar w:fldCharType="end"/>
                        </w:r>
                        <w:r>
                          <w:t xml:space="preserve">: </w:t>
                        </w:r>
                        <w:r w:rsidR="00F02A54">
                          <w:t>Triggered</w:t>
                        </w:r>
                        <w:r>
                          <w:t xml:space="preserve"> Validation Rule</w:t>
                        </w:r>
                        <w:bookmarkEnd w:id="22"/>
                      </w:p>
                    </w:txbxContent>
                  </v:textbox>
                </v:shape>
                <w10:wrap type="square"/>
              </v:group>
            </w:pict>
          </mc:Fallback>
        </mc:AlternateContent>
      </w:r>
      <w:r w:rsidR="000E6331">
        <w:t xml:space="preserve">The last rule was applied to the ‘meal’ slot </w:t>
      </w:r>
      <w:r w:rsidR="005F71F0">
        <w:t>to ensure that only one of four possible value would be sent to the back end.</w:t>
      </w:r>
      <w:r w:rsidR="00596194">
        <w:t xml:space="preserve"> To successfully create a validation rule, a response needs to be configured in case of it being triggered.  </w:t>
      </w:r>
      <w:r w:rsidR="002B17AE">
        <w:fldChar w:fldCharType="begin"/>
      </w:r>
      <w:r w:rsidR="002B17AE">
        <w:instrText xml:space="preserve"> REF _Ref15993819 \h </w:instrText>
      </w:r>
      <w:r w:rsidR="002B17AE">
        <w:fldChar w:fldCharType="separate"/>
      </w:r>
      <w:r w:rsidR="002B17AE">
        <w:t xml:space="preserve">Figure </w:t>
      </w:r>
      <w:r w:rsidR="002B17AE">
        <w:rPr>
          <w:noProof/>
        </w:rPr>
        <w:t>10</w:t>
      </w:r>
      <w:r w:rsidR="002B17AE">
        <w:t>: Triggered Validation Rule</w:t>
      </w:r>
      <w:r w:rsidR="002B17AE">
        <w:fldChar w:fldCharType="end"/>
      </w:r>
      <w:r w:rsidR="002B17AE">
        <w:t xml:space="preserve"> </w:t>
      </w:r>
      <w:r w:rsidR="00596194">
        <w:t>shows an example</w:t>
      </w:r>
      <w:r w:rsidR="000057BF">
        <w:t xml:space="preserve"> of a conversation with the validation rule having been called. </w:t>
      </w:r>
    </w:p>
    <w:p w14:paraId="5BBFC257" w14:textId="2D9BAB57" w:rsidR="00E72304" w:rsidRDefault="00E72304" w:rsidP="009D0A04">
      <w:r>
        <w:t xml:space="preserve">Once prompted the skill waits for a reply by the user until a valid response has been given. </w:t>
      </w:r>
    </w:p>
    <w:p w14:paraId="4808F21C" w14:textId="77777777" w:rsidR="00E72304" w:rsidRDefault="00E72304" w:rsidP="009D0A04"/>
    <w:p w14:paraId="33110025" w14:textId="0AFE6641" w:rsidR="00013708" w:rsidRDefault="00F62832" w:rsidP="009D0A04">
      <w:r>
        <w:rPr>
          <w:noProof/>
        </w:rPr>
        <mc:AlternateContent>
          <mc:Choice Requires="wpg">
            <w:drawing>
              <wp:anchor distT="0" distB="0" distL="114300" distR="114300" simplePos="0" relativeHeight="251677696" behindDoc="0" locked="0" layoutInCell="1" allowOverlap="1" wp14:anchorId="6986B031" wp14:editId="308E061A">
                <wp:simplePos x="0" y="0"/>
                <wp:positionH relativeFrom="column">
                  <wp:posOffset>1754909</wp:posOffset>
                </wp:positionH>
                <wp:positionV relativeFrom="paragraph">
                  <wp:posOffset>1382915</wp:posOffset>
                </wp:positionV>
                <wp:extent cx="4285615" cy="2861945"/>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4285615" cy="2861945"/>
                          <a:chOff x="0" y="0"/>
                          <a:chExt cx="4285615" cy="2861945"/>
                        </a:xfrm>
                      </wpg:grpSpPr>
                      <pic:pic xmlns:pic="http://schemas.openxmlformats.org/drawingml/2006/picture">
                        <pic:nvPicPr>
                          <pic:cNvPr id="26" name="Picture 26"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285615" cy="2541905"/>
                          </a:xfrm>
                          <a:prstGeom prst="rect">
                            <a:avLst/>
                          </a:prstGeom>
                        </pic:spPr>
                      </pic:pic>
                      <wps:wsp>
                        <wps:cNvPr id="27" name="Text Box 27"/>
                        <wps:cNvSpPr txBox="1"/>
                        <wps:spPr>
                          <a:xfrm>
                            <a:off x="0" y="2595245"/>
                            <a:ext cx="4285615" cy="266700"/>
                          </a:xfrm>
                          <a:prstGeom prst="rect">
                            <a:avLst/>
                          </a:prstGeom>
                          <a:solidFill>
                            <a:prstClr val="white"/>
                          </a:solidFill>
                          <a:ln>
                            <a:noFill/>
                          </a:ln>
                        </wps:spPr>
                        <wps:txbx>
                          <w:txbxContent>
                            <w:p w14:paraId="2C6D3960" w14:textId="27F5FD66" w:rsidR="00F62832" w:rsidRPr="00373EAD" w:rsidRDefault="00F62832" w:rsidP="00F62832">
                              <w:pPr>
                                <w:pStyle w:val="Caption"/>
                              </w:pPr>
                              <w:bookmarkStart w:id="23" w:name="_Ref15994420"/>
                              <w:r>
                                <w:t xml:space="preserve">Figure </w:t>
                              </w:r>
                              <w:r>
                                <w:fldChar w:fldCharType="begin"/>
                              </w:r>
                              <w:r>
                                <w:instrText xml:space="preserve"> SEQ Figure \* ARABIC </w:instrText>
                              </w:r>
                              <w:r>
                                <w:fldChar w:fldCharType="separate"/>
                              </w:r>
                              <w:r w:rsidR="00D31F11">
                                <w:rPr>
                                  <w:noProof/>
                                </w:rPr>
                                <w:t>11</w:t>
                              </w:r>
                              <w:r>
                                <w:fldChar w:fldCharType="end"/>
                              </w:r>
                              <w:r>
                                <w:t xml:space="preserve">: </w:t>
                              </w:r>
                              <w:proofErr w:type="spellStart"/>
                              <w:r>
                                <w:t>FallbackIntent</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86B031" id="Group 28" o:spid="_x0000_s1050" style="position:absolute;margin-left:138.2pt;margin-top:108.9pt;width:337.45pt;height:225.35pt;z-index:251677696" coordsize="42856,2861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2u//Z7/j/0Wx3f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&#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13;&#10;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13;&#10;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13;&#10;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13;&#10;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13;&#10;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13;&#10;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13;&#10;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Qa/c/0Gv3P9Br9z/Qa/c/0Gv&#13;&#10;3P9Br9z/Qa/c/0Gv3P9Br9z/Qa/c/0Gv3P9Br9z/Qa/c/0Gv3P9Br9z/Qa/c/0Gv3P9Br9z/Qa/c&#13;&#10;/0Gv3P9Br9z/Qa/c/0Gv3P9Br9z/Qa/c/0Gv3P9Br9z/Qa/c/0Gv3P9Br9z/Qa/c/0Gv3P9Br9z/&#13;&#10;Qa/c/0Gv3P9Br9z/Qa/c/0Gv3P9Br9z/Qa/c/0Gv3P9Br9z/Qa/c/0Gv3P9Br9z/Qa/c/0Gv3P9B&#13;&#10;r9z/Qa/c/0Gv3P9Br9z/Qa/c/0Gv3P9Br9z/Qa/c/0Gv3P9Br9z/RbHd/2e/4/+o2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13;&#10;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13;&#10;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13;&#10;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13;&#10;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13;&#10;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13;&#10;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13;&#10;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13;&#10;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13;&#10;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13;&#10;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13;&#10;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13;&#10;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13;&#10;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13;&#10;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13;&#10;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13;&#10;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13;&#10;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13;&#10;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13;&#10;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13;&#10;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13;&#10;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13;&#10;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13;&#10;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13;&#10;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13;&#10;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13;&#10;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13;&#10;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13;&#10;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13;&#10;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13;&#10;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&#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&#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6uvt/7G6u//U2dr/+fj6//v6&#13;&#10;/P/7+vz/+fj6/9TZ2v+xurv/6uvt//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6+fv/2d3e/8PKy/+6wsP/usLD/8PKy//Z3d7/&#13;&#10;+vn7//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X09v/19Pb/+/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r5+//W1db/5uXn//v6/P/7+vz/&#13;&#10;+/r8//r5+//6+fv/+/r8//v6/P/7+vz/+/r8//v6/P/7+vz/+/r8/+Lh4//b2tv/+/r8//v6/P/7&#13;&#10;+vz/+vn7//n4+v/5+Pr/+fj6//n4+v/5+Pr/+fj6//v6/P/5+Pr/Pz8//5+foP/7+vz/+/r8//Py&#13;&#10;9P/Qz9H/8/L0//v6/P/t7O7/LS0t/7q5u//7+vz/+/r8//v6/P/7+vz/+/r8//v6/P/7+vz/+/r8&#13;&#10;//v6/P/6+fv/0NXW/7jAwv/Fy83/xcvN/7jAwv/Q1db/+vn7//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5+Pr/FRUV/2dnaP/6&#13;&#10;+fv/+/r8//v6/P/7+vz/+/r8/0RERP9cW1z/+/r8//v6/P/7+vz/+/r8/1ZVVv8bGhv/+/r8//v6&#13;&#10;/P/7+vz/+vn7/xkZGf9HR0f/+/r8//v6/P/7+vz/GBgY/4iHiP/7+vz/+/r8//Lx8/8BAQH/o6Ok&#13;&#10;//v6/P+6ubv/AAAA/7q5u//7+vz/+/r8//v6/P/7+vz/+/r8/w8PD/+Mi4z/+/r8//v6/P/7+vz/&#13;&#10;+/r8//v6/P/7+vz/+/r8/8PKzP/7+vz/+/r8//Hy9P+uuLn/6uvt/6eys//7+vz/+/r8/8PKz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5aVlv8JCQn/KCgp/4eGh//s6+3/+/r8&#13;&#10;//v6/P9ERET/XFtc//v6/P/7+vz/+/r8//v6/P8gICH/Y2Nk//v6/P/7+vz/+/r8//v6/P9hYWL/&#13;&#10;HBsc//v6/P/7+vz/+/r8/xgYGP+Ih4j/+/r8//v6/P/Lysz/AAAA/8fGyP/7+vz/+fj6/05NTv8B&#13;&#10;AQH/SkpK/6mpqv/6+fv/+/r8//v6/P8yMjL/Y2Nk//v6/P/7+vz/+/r8//v6/P/7+vz/+/r8//Ly&#13;&#10;9P/P1Nb/+/r8//v6/P/7+vz/+vn7/9fb3P/O09X/+/r8//v6/P/P1Nb/8vL0//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7Gwsv/Y19j/&#13;&#10;8fDy/62trv8CAgL/n5+g//v6/P9ERET/T05P/9jX2P/Y19j/2NfY/+no6v+6ubv/BgYG/39+f//q&#13;&#10;6ev/6unr/359fv8GBgb/vLu9//v6/P/7+vz/+/r8/xgYGP+Ih4j/+/r8//v6/P/z8vT/AgIC/6Ki&#13;&#10;o//7+vz/4ODh/7u6vP/l5Ob/5uXn/2pqa/8ODg7/5eTm//v6/P8ODg7/jo2O//v6/P/7+vz/+/r8&#13;&#10;//v6/P/7+vz/+/r8//v6/P/P1Nb/6evs//v6/P/7+vz/7O3v/7C5uv/7+vz/+/r8/+nr7P/P1Nb/&#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81NTX/BQUF/wAAAP8XFxf/ampr//r5&#13;&#10;+//7+vz/RUVF/wAAAP8AAAD/AAAA/wAAAP9ubm//+/r8/6qqq/8lJSb/AAAA/wAAAP8nJyj/qqqr&#13;&#10;//v6/P/7+vz/+/r8//v6/P8YGBj/iIeI//v6/P/7+vz/+/r8/z09Pf9fXl//+/r8/8PCxP8fHh//&#13;&#10;AAAA/wAAAP8uLi7/paWm//v6/P/Gxcf/AQEB/9HQ0v/7+vz/+/r8//v6/P/7+vz/+/r8//v6/P/7&#13;&#10;+vz/+vn7/7/HyP/w8PL/+/r8//v6/P/5+Pr/+/r8//Dw8v+/x8j/+vn7//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r5+//Q1db/uMDC/8XLzf/Fy83/uMDC/9DV1v/6+fv/+/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8vHz/9jX2P/6+fv/+/r8//v6/P/7+vz/+/r8&#13;&#10;//v6/P/7+vz/+vn7/+Pi5P/o5+n/+/r8//v6/P/7+vz/+/r8//v6/P/7+vz/+/r8//v6/P/7+vz/&#13;&#10;+/r8//v6/P/7+vz/+/r8//v6/P/7+vz/+/r8//X09v/f3+D/+fj6//v6/P/7+vz/+/r8//v6/P/7&#13;&#10;+vz/+/r8//v6/P/7+vz/+/r8//v6/P/7+vz/+/r8//v6/P/7+vz/+/r8//r5+//Q1db/uMDC/8XL&#13;&#10;zf/Fy83/uMDC/9DV1v/6+fv/+/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19Pb/9fT2//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1xbXP+np6j/+/r8//v6/P/7+vz/+/r8//v6/P/7+vz/7+7w/0dHR//Hxsj/&#13;&#10;+/r8//v6/P/7+vz/+/r8//v6/P/7+vz/+/r8//v6/P/7+vz/+/r8//v6/P/7+vz/9fT2//X09v/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19Pb/9fT2//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r8//v6/P/7+vz/+/r8//v6/P/7+vz/+/r8//v6/P/7&#13;&#10;+vz/+/r8//v6/P/7+vz/+/r8//v6/P/7+vz/+/r8//v6/P/7+vz/+/r8//v6/P/7+vz/+/r8//v6&#13;&#10;/P/7+vz/+/r8//v6/P/7+vz/+/r8//v6/P/7+vz/+/r8//v6/P/7+vz/+/r8//v6/P/7+vz/+/r8&#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v6/P/7+vz/+/r8//v6/P/7+vz/+/r8//v6/P/7+vz/+/r8//v6/P/7+vz/+/r8&#13;&#10;//v6/P/7+vz/+/r8//v6/P/7+vz/+/r8//v6/P/7+vz/+/r8//v6/P/7+vz/+/r8//v6/P/7+vz/&#13;&#10;+/r8//v6/P/7+vz/+/r8//v6/P/7+vz/+/r8//v6/P/7+vz/+/r8//v6/P/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7+vz/&#13;&#10;+/r8//v6/P/7+vz/+/r8//v6/P/7+vz/+/r8//v6/P/7+vz/+/r8//v6/P/7+vz/+/r8//v6/P/7&#13;&#10;+vz/+/r8//v6/P/7+vz/+/r8//v6/P/7+vz/+/r8//v6/P/7+vz/+/r8//v6/P/7+vz/+/r8//v6&#13;&#10;/P/7+vz/+/r8//v6/P/7+vz/+/r8//v6/P/7+vz/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r8//v6/P/7+vz/+/r8//v6&#13;&#10;/P/7+vz/+/r8//v6/P/7+vz/+/r8//v6/P/7+vz/+/r8//v6/P/7+vz/+/r8//v6/P/7+vz/+/r8&#13;&#10;//v6/P/7+vz/+/r8//v6/P/7+vz/+/r8//v6/P/7+vz/+/r8//v6/P/7+vz/+/r8//v6/P/7+vz/&#13;&#10;+/r8//v6/P/7+vz/+/r8/+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v6/P/7+vz/+/r8//v6/P/7+vz/+/r8//v6/P/7+vz/&#13;&#10;+/r8//v6/P/7+vz/+/r8//v6/P/7+vz/+/r8//v6/P/7+vz/+/r8//v6/P/7+vz/+/r8//v6/P/7&#13;&#10;+vz/+/r8//v6/P/7+vz/+/r8//v6/P/7+vz/+/r8//v6/P/7+vz/+/r8//v6/P/7+vz/+/r8//v6&#13;&#10;/P/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7+vz/+/r8//v6/P/7+vz/+/r8//v6/P/7+vz/+/r8//v6/P/7+vz/+/r8//v6&#13;&#10;/P/7+vz/+/r8//v6/P/7+vz/+/r8//v6/P/7+vz/+/r8//v6/P/7+vz/+/r8//v6/P/7+vz/+/r8&#13;&#10;//v6/P/7+vz/+/r8//v6/P/7+vz/+/r8//v6/P/7+vz/+/r8//v6/P/7+vz/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r8&#13;&#10;//v6/P/7+vz/+/r8//v6/P/7+vz/+/r8//v6/P/7+vz/+/r8//v6/P/7+vz/+/r8//v6/P/7+vz/&#13;&#10;+/r8//v6/P/7+vz/+/r8//v6/P/7+vz/+/r8//v6/P/7+vz/+/r8//v6/P/7+vz/+/r8//v6/P/7&#13;&#10;+vz/+/r8//v6/P/7+vz/+/r8//v6/P/7+vz/+/r8/+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v6/P/7+vz/+/r8//v6/P/7&#13;&#10;+vz/+/r8//v6/P/7+vz/+/r8//v6/P/7+vz/+/r8//v6/P/7+vz/+/r8//v6/P/7+vz/+/r8//v6&#13;&#10;/P/7+vz/+/r8//v6/P/7+vz/+/r8//v6/P/7+vz/+/r8//v6/P/7+vz/+/r8//v6/P/7+vz/+/r8&#13;&#10;//v6/P/7+vz/+/r8//v6/P/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7+vz/+/r8//v6/P/7+vz/+/r8//v6/P/7+vz/+/r8&#13;&#10;//v6/P/7+vz/+/r8//v6/P/7+vz/+/r8//v6/P/7+vz/+/r8//v6/P/7+vz/+/r8//v6/P/7+vz/&#13;&#10;+/r8//v6/P/7+vz/+/r8//v6/P/7+vz/+/r8//v6/P/7+vz/+/r8//v6/P/7+vz/+/r8//v6/P/7&#13;&#10;+vz/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r8//v6/P/7+vz/+/r8//v6/P/7+vz/+/r8//v6/P/7+vz/+/r8//v6/P/7&#13;&#10;+vz/+/r8//v6/P/7+vz/+/r8//v6/P/7+vz/+/r8//v6/P/7+vz/+/r8//v6/P/7+vz/+/r8//v6&#13;&#10;/P/7+vz/+/r8//v6/P/7+vz/+/r8//v6/P/7+vz/+/r8//v6/P/7+vz/+/r8/+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v6&#13;&#10;/P/7+vz/+/r8//v6/P/7+vz/+/r8//v6/P/7+vz/+/r8//v6/P/7+vz/+/r8//v6/P/7+vz/+/r8&#13;&#10;//v6/P/7+vz/+/r8//v6/P/7+vz/+/r8//v6/P/7+vz/+/r8//v6/P/7+vz/+/r8//v6/P/7+vz/&#13;&#10;+/r8//v6/P/7+vz/+/r8//v6/P/7+vz/+/r8//v6/P/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7+vz/+/r8//v6/P/7+vz/&#13;&#10;+/r8//v6/P/7+vz/+/r8//v6/P/7+vz/+/r8//v6/P/7+vz/+/r8//v6/P/7+vz/+/r8//v6/P/7&#13;&#10;+vz/+/r8//v6/P/7+vz/+/r8//v6/P/7+vz/+/r8//v6/P/7+vz/+/r8//v6/P/7+vz/+/r8//v6&#13;&#10;/P/7+vz/+/r8//v6/P/7+vz/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r8//v6/P/7+vz/+/r8//v6/P/7+vz/+/r8//v6&#13;&#10;/P/7+vz/+/r8//v6/P/7+vz/+/r8//v6/P/7+vz/+/r8//v6/P/7+vz/+/r8//v6/P/7+vz/+/r8&#13;&#10;//v6/P/7+vz/+/r8//v6/P/7+vz/+/r8//v6/P/7+vz/+/r8//v6/P/7+vz/+/r8//v6/P/7+vz/&#13;&#10;+/r8/+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v6/P/7+vz/+/r8//v6/P/7+vz/+/r8//v6/P/7+vz/+/r8//v6/P/7+vz/&#13;&#10;+/r8//v6/P/7+vz/+/r8//v6/P/7+vz/+/r8//v6/P/7+vz/+/r8//v6/P/7+vz/+/r8//v6/P/7&#13;&#10;+vz/+/r8//v6/P/7+vz/+/r8//v6/P/7+vz/+/r8//v6/P/7+vz/+/r8//v6/P/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7&#13;&#10;+vz/+/r8//v6/P/7+vz/+/r8//v6/P/7+vz/+/r8//v6/P/7+vz/+/r8//v6/P/7+vz/+/r8//v6&#13;&#10;/P/7+vz/+/r8//v6/P/7+vz/+/r8//v6/P/7+vz/+/r8//v6/P/7+vz/+/r8//v6/P/7+vz/+/r8&#13;&#10;//v6/P/7+vz/+/r8//v6/P/7+vz/+/r8//v6/P/7+vz/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r8//v6/P/7+vz/+/r8&#13;&#10;//v6/P/7+vz/+/r8//v6/P/7+vz/+/r8//v6/P/7+vz/+/r8//v6/P/7+vz/+/r8//v6/P/7+vz/&#13;&#10;+/r8//v6/P/7+vz/+/r8//v6/P/7+vz/+/r8//v6/P/7+vz/+/r8//v6/P/7+vz/+/r8//v6/P/7&#13;&#10;+vz/+/r8//v6/P/7+vz/+/r8/+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v6/P/7+vz/+/r8//v6/P/7+vz/+/r8//v6/P/7&#13;&#10;+vz/+/r8//v6/P/7+vz/+/r8//v6/P/7+vz/+/r8//v6/P/7+vz/+/r8//v6/P/7+vz/+/r8//v6&#13;&#10;/P/7+vz/+/r8//v6/P/7+vz/+/r8//v6/P/7+vz/+/r8//v6/P/7+vz/+/r8//v6/P/7+vz/+/r8&#13;&#10;//v6/P/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7+vz/+/r8//v6/P/7+vz/+/r8//v6/P/7+vz/+/r8//v6/P/7+vz/+/r8&#13;&#10;//v6/P/7+vz/+/r8//v6/P/7+vz/+/r8//v6/P/7+vz/+/r8//v6/P/7+vz/+/r8//v6/P/7+vz/&#13;&#10;+/r8//v6/P/7+vz/+/r8//v6/P/7+vz/+/r8//v6/P/7+vz/+/r8//v6/P/7+vz/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r8//v6/P/7+vz/+/r8//v6/P/7+vz/+/r8//v6/P/7+vz/+/r8//v6/P/7+vz/+/r8//v6/P/7&#13;&#10;+vz/+/r8//v6/P/7+vz/+/r8//v6/P/7+vz/+/r8//v6/P/7+vz/+/r8//v6/P/7+vz/+/r8//v6&#13;&#10;/P/7+vz/+/r8//v6/P/7+vz/+/r8//v6/P/7+vz/+/r8/+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v6/P/7+vz/+/r8//v6&#13;&#10;/P/7+vz/+/r8//v6/P/7+vz/+/r8//v6/P/7+vz/+/r8//v6/P/7+vz/+/r8//v6/P/7+vz/+/r8&#13;&#10;//v6/P/7+vz/+/r8//v6/P/7+vz/+/r8//v6/P/7+vz/+/r8//v6/P/7+vz/+/r8//v6/P/7+vz/&#13;&#10;+/r8//v6/P/7+vz/+/r8//v6/P/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7+vz/+/r8//v6/P/7+vz/+/r8//v6/P/7+vz/&#13;&#10;+/r8//v6/P/7+vz/+/r8//v6/P/7+vz/+/r8//v6/P/7+vz/+/r8//v6/P/7+vz/+/r8//v6/P/7&#13;&#10;+vz/+/r8//v6/P/7+vz/+/r8//v6/P/7+vz/+/r8//v6/P/7+vz/+/r8//v6/P/7+vz/+/r8//v6&#13;&#10;/P/7+vz/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r8//v6/P/7+vz/+/r8//v6/P/7+vz/+/r8//v6/P/7+vz/+/r8//v6&#13;&#10;/P/7+vz/+/r8//v6/P/7+vz/+/r8//v6/P/7+vz/+/r8//v6/P/7+vz/+/r8//v6/P/7+vz/+/r8&#13;&#10;//v6/P/7+vz/+/r8//v6/P/7+vz/+/r8//v6/P/7+vz/+/r8//v6/P/7+vz/+/r8/+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v6/P/7+vz/+/r8//v6/P/7+vz/+/r8//v6/P/7+vz/+/r8//v6/P/7+vz/+/r8//v6/P/7+vz/&#13;&#10;+/r8//v6/P/7+vz/+/r8//v6/P/7+vz/+/r8//v6/P/7+vz/+/r8//v6/P/7+vz/+/r8//v6/P/7&#13;&#10;+vz/+/r8//v6/P/7+vz/+/r8//v6/P/7+vz/+/r8//v6/P/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7+vz/+/r8//v6/P/7&#13;&#10;+vz/+/r8//v6/P/7+vz/+/r8//v6/P/7+vz/+/r8//v6/P/7+vz/+/r8//v6/P/7+vz/+/r8//v6&#13;&#10;/P/7+vz/+/r8//v6/P/7+vz/+/r8//v6/P/7+vz/+/r8//v6/P/7+vz/+/r8//v6/P/7+vz/+/r8&#13;&#10;//v6/P/7+vz/+/r8//v6/P/7+vz/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r8//v6/P/7+vz/+/r8//v6/P/7+vz/+/r8&#13;&#10;//v6/P/7+vz/+/r8//v6/P/7+vz/+/r8//v6/P/7+vz/+/r8//v6/P/7+vz/+/r8//v6/P/7+vz/&#13;&#10;+/r8//v6/P/7+vz/+/r8//v6/P/7+vz/+/r8//v6/P/7+vz/+/r8//v6/P/7+vz/+/r8//v6/P/7&#13;&#10;+vz/+/r8/+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3eTo/1RWWP9U&#13;&#10;Vlj/VFZY/1RWWP/K0NT/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9ng5P8tLi//LS4v/y0uL/8tLi//wsjM&#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v6/P/7+vz/+/r8//v6/P/7+vz/+/r8//v6/P/7+vz/+/r8//v6&#13;&#10;/P/7+vz/+/r8//v6/P/7+vz/+/r8//v6/P/7+vz/+/r8//v6/P/7+vz/+/r8//v6/P/7+vz/+/r8&#13;&#10;//v6/P/7+vz/+/r8//v6/P/7+vz/+/r8//v6/P/7+vz/+/r8//v6/P/7+vz/+/r8//v6/P/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7+vz/+/r8//v6/P/7+vz/+/r8//v6/P/7+vz/+/r8//v6/P/7+vz/+/r8//v6/P/7+vz/&#13;&#10;+/r8//v6/P/7+vz/+/r8//v6/P/7+vz/+/r8//v6/P/7+vz/+/r8//v6/P/7+vz/+/r8//v6/P/7&#13;&#10;+vz/+/r8//v6/P/7+vz/+/r8//v6/P/7+vz/+/r8//v6/P/7+vz/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r8//v6/P/7&#13;&#10;+vz/+/r8//v6/P/7+vz/+/r8//v6/P/7+vz/+/r8//v6/P/7+vz/+/r8//v6/P/7+vz/+/r8//v6&#13;&#10;/P/7+vz/+/r8//v6/P/7+vz/+/r8//v6/P/7+vz/+/r8//v6/P/7+vz/+/r8//v6/P/7+vz/+/r8&#13;&#10;//v6/P/7+vz/+/r8//v6/P/7+vz/+/r8/+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v6/P/7+vz/+/r8//v6/P/7+vz/+/r8&#13;&#10;//v6/P/7+vz/+/r8//v6/P/7+vz/+/r8//v6/P/7+vz/+/r8//v6/P/7+vz/+/r8//v6/P/7+vz/&#13;&#10;+/r8//v6/P/7+vz/+/r8//v6/P/7+vz/+/r8//v6/P/7+vz/+/r8//v6/P/7+vz/+/r8//v6/P/7&#13;&#10;+vz/+/r8//v6/P/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7+vz/+/r8//v6/P/7+vz/+/r8//v6/P/7+vz/+/r8//v6/P/7&#13;&#10;+vz/+/r8//v6/P/7+vz/+/r8//v6/P/7+vz/+/r8//v6/P/7+vz/+/r8//v6/P/7+vz/+/r8//v6&#13;&#10;/P/7+vz/+/r8//v6/P/7+vz/+/r8//v6/P/7+vz/+/r8//v6/P/7+vz/+/r8//v6/P/7+vz/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r8//v6/P/7+vz/+/r8//v6/P/7+vz/+/r8//v6/P/7+vz/+/r8//v6/P/7+vz/+/r8&#13;&#10;//v6/P/7+vz/+/r8//v6/P/7+vz/+/r8//v6/P/7+vz/+/r8//v6/P/7+vz/+/r8//v6/P/7+vz/&#13;&#10;+/r8//v6/P/7+vz/+/r8//v6/P/7+vz/+/r8//v6/P/7+vz/+/r8/+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v6/P/7+vz/&#13;&#10;+/r8//v6/P/7+vz/+/r8//v6/P/7+vz/+/r8//v6/P/7+vz/+/r8//v6/P/7+vz/+/r8//v6/P/7&#13;&#10;+vz/+/r8//v6/P/7+vz/+/r8//v6/P/7+vz/+/r8//v6/P/7+vz/+/r8//v6/P/7+vz/+/r8//v6&#13;&#10;/P/7+vz/+/r8//v6/P/7+vz/+/r8//v6/P/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7+vz/+/r8//v6/P/7+vz/+/r8//v6&#13;&#10;/P/7+vz/+/r8//v6/P/7+vz/+/r8//v6/P/7+vz/+/r8//v6/P/7+vz/+/r8//v6/P/7+vz/+/r8&#13;&#10;//v6/P/7+vz/+/r8//v6/P/7+vz/+/r8//v6/P/7+vz/+/r8//v6/P/7+vz/+/r8//v6/P/7+vz/&#13;&#10;+/r8//v6/P/7+vz/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r8//v6/P/7+vz/+/r8//v6/P/7+vz/+/r8//v6/P/7+vz/&#13;&#10;+/r8//v6/P/7+vz/+/r8//v6/P/7+vz/+/r8//v6/P/7+vz/+/r8//v6/P/7+vz/+/r8//v6/P/7&#13;&#10;+vz/+/r8//v6/P/7+vz/+/r8//v6/P/7+vz/+/r8//v6/P/7+vz/+/r8//v6/P/7+vz/+/r8/+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v6/P/7+vz/+/r8//v6/P/7+vz/+/r8//v6/P/7+vz/+/r8//v6/P/7+vz/+/r8//v6&#13;&#10;/P/7+vz/+/r8//v6/P/7+vz/+/r8//v6/P/7+vz/+/r8//v6/P/7+vz/+/r8//v6/P/7+vz/+/r8&#13;&#10;//v6/P/7+vz/+/r8//v6/P/7+vz/+/r8//v6/P/7+vz/+/r8//v6/P/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7+vz/+/r8&#13;&#10;//v6/P/7+vz/+/r8//v6/P/7+vz/+/r8//v6/P/7+vz/+/r8//v6/P/7+vz/+/r8//v6/P/7+vz/&#13;&#10;+/r8//v6/P/7+vz/+/r8//v6/P/7+vz/+/r8//v6/P/7+vz/+/r8//v6/P/7+vz/+/r8//v6/P/7&#13;&#10;+vz/+/r8//v6/P/7+vz/+/r8//v6/P/7+vz/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">
                <v:shape id="Picture 26" o:spid="_x0000_s1051" type="#_x0000_t75" alt="A screenshot of a cell phone&#10;&#10;Description automatically generated" style="position:absolute;width:42856;height:25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">
                  <v:imagedata r:id="rId26" o:title="A screenshot of a cell phone&#10;&#10;Description automatically generated"/>
                </v:shape>
                <v:shape id="Text Box 27" o:spid="_x0000_s1052" type="#_x0000_t202" style="position:absolute;top:25952;width:4285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6D3960" w14:textId="27F5FD66" w:rsidR="00F62832" w:rsidRPr="00373EAD" w:rsidRDefault="00F62832" w:rsidP="00F62832">
                        <w:pPr>
                          <w:pStyle w:val="Caption"/>
                        </w:pPr>
                        <w:bookmarkStart w:id="24" w:name="_Ref15994420"/>
                        <w:r>
                          <w:t xml:space="preserve">Figure </w:t>
                        </w:r>
                        <w:r>
                          <w:fldChar w:fldCharType="begin"/>
                        </w:r>
                        <w:r>
                          <w:instrText xml:space="preserve"> SEQ Figure \* ARABIC </w:instrText>
                        </w:r>
                        <w:r>
                          <w:fldChar w:fldCharType="separate"/>
                        </w:r>
                        <w:r w:rsidR="00D31F11">
                          <w:rPr>
                            <w:noProof/>
                          </w:rPr>
                          <w:t>11</w:t>
                        </w:r>
                        <w:r>
                          <w:fldChar w:fldCharType="end"/>
                        </w:r>
                        <w:r>
                          <w:t xml:space="preserve">: </w:t>
                        </w:r>
                        <w:proofErr w:type="spellStart"/>
                        <w:r>
                          <w:t>FallbackIntent</w:t>
                        </w:r>
                        <w:bookmarkEnd w:id="24"/>
                        <w:proofErr w:type="spellEnd"/>
                      </w:p>
                    </w:txbxContent>
                  </v:textbox>
                </v:shape>
                <w10:wrap type="square"/>
              </v:group>
            </w:pict>
          </mc:Fallback>
        </mc:AlternateContent>
      </w:r>
      <w:r w:rsidR="00144F39">
        <w:t xml:space="preserve">By continuously populating the intents with sample utterances as well as the slot types with sample value, increase the robustness of the skill. </w:t>
      </w:r>
      <w:r w:rsidR="00BE584E">
        <w:t xml:space="preserve">However, the skill needs to be able to handle speech input by the user that does not match an intent. </w:t>
      </w:r>
      <w:r w:rsidR="004944A8">
        <w:t>Alexa provides several built-in intents, including the ‘</w:t>
      </w:r>
      <w:proofErr w:type="spellStart"/>
      <w:r w:rsidR="004944A8" w:rsidRPr="004944A8">
        <w:rPr>
          <w:i/>
          <w:iCs/>
        </w:rPr>
        <w:t>FallbackIntent</w:t>
      </w:r>
      <w:proofErr w:type="spellEnd"/>
      <w:r w:rsidR="004944A8" w:rsidRPr="004944A8">
        <w:rPr>
          <w:i/>
          <w:iCs/>
        </w:rPr>
        <w:t>’</w:t>
      </w:r>
      <w:r w:rsidR="004944A8">
        <w:rPr>
          <w:i/>
          <w:iCs/>
        </w:rPr>
        <w:t xml:space="preserve">, </w:t>
      </w:r>
      <w:r w:rsidR="004944A8">
        <w:t>which is triggered when the phrase does not match any intent.</w:t>
      </w:r>
      <w:r w:rsidR="00596194">
        <w:t xml:space="preserve"> The backend can be configured to provide a useful response once this intent is triggered. Using the utterance profiler, this intent can be tested by saying a phrase that does not match</w:t>
      </w:r>
      <w:r w:rsidR="006520DC">
        <w:t xml:space="preserve"> an intent</w:t>
      </w:r>
      <w:r w:rsidR="00596194">
        <w:t xml:space="preserve">, however the profiler cannot return a response. An example can be seen in </w:t>
      </w:r>
      <w:r>
        <w:fldChar w:fldCharType="begin"/>
      </w:r>
      <w:r>
        <w:instrText xml:space="preserve"> REF _Ref15994420 \h </w:instrText>
      </w:r>
      <w:r>
        <w:fldChar w:fldCharType="separate"/>
      </w:r>
      <w:r>
        <w:t xml:space="preserve">Figure </w:t>
      </w:r>
      <w:r>
        <w:rPr>
          <w:noProof/>
        </w:rPr>
        <w:t>11</w:t>
      </w:r>
      <w:r>
        <w:t xml:space="preserve">: </w:t>
      </w:r>
      <w:proofErr w:type="spellStart"/>
      <w:r>
        <w:t>FallbackIntent</w:t>
      </w:r>
      <w:proofErr w:type="spellEnd"/>
      <w:r>
        <w:fldChar w:fldCharType="end"/>
      </w:r>
      <w:r w:rsidR="00DF1489">
        <w:t>, where the ‘</w:t>
      </w:r>
      <w:proofErr w:type="spellStart"/>
      <w:r w:rsidR="00DF1489" w:rsidRPr="005854C5">
        <w:rPr>
          <w:i/>
          <w:iCs/>
        </w:rPr>
        <w:t>FallbackIntent</w:t>
      </w:r>
      <w:proofErr w:type="spellEnd"/>
      <w:r w:rsidR="00DF1489" w:rsidRPr="005854C5">
        <w:rPr>
          <w:i/>
          <w:iCs/>
        </w:rPr>
        <w:t>’</w:t>
      </w:r>
      <w:r w:rsidR="00DF1489">
        <w:t xml:space="preserve"> is selected. </w:t>
      </w:r>
    </w:p>
    <w:p w14:paraId="4F710019" w14:textId="5F250A28" w:rsidR="00013708" w:rsidRDefault="00013708" w:rsidP="009D0A04"/>
    <w:p w14:paraId="3377C7CC" w14:textId="281B58D4" w:rsidR="00013708" w:rsidRDefault="00295D54" w:rsidP="009D0A04">
      <w:r>
        <w:t xml:space="preserve">Having configured these intents, slots and utterances, the </w:t>
      </w:r>
      <w:r w:rsidR="003E5DD4">
        <w:t xml:space="preserve">Alexa skill needs an endpoint to communicate with. </w:t>
      </w:r>
      <w:r w:rsidR="008910CE">
        <w:t xml:space="preserve">In order to create an endpoint, </w:t>
      </w:r>
      <w:r w:rsidR="00197943">
        <w:t>a web server is needed.</w:t>
      </w:r>
    </w:p>
    <w:p w14:paraId="3C2B83C0" w14:textId="36091D89" w:rsidR="006017F1" w:rsidRDefault="006017F1" w:rsidP="009D0A04"/>
    <w:p w14:paraId="16BECF56" w14:textId="3124E36B" w:rsidR="00D75F36" w:rsidRDefault="00D75F36" w:rsidP="009D0A04"/>
    <w:p w14:paraId="6F355D27" w14:textId="77777777" w:rsidR="00D75F36" w:rsidRDefault="00D75F36" w:rsidP="009D0A04"/>
    <w:p w14:paraId="3EAF33B4" w14:textId="4477767B" w:rsidR="006017F1" w:rsidRDefault="006017F1" w:rsidP="00D75F36">
      <w:pPr>
        <w:pStyle w:val="Heading1"/>
        <w:numPr>
          <w:ilvl w:val="1"/>
          <w:numId w:val="2"/>
        </w:numPr>
      </w:pPr>
      <w:r>
        <w:t>Creating a custom Web Server</w:t>
      </w:r>
    </w:p>
    <w:p w14:paraId="3BFBE901" w14:textId="4D91349D" w:rsidR="00D75F36" w:rsidRDefault="00E961D3" w:rsidP="006017F1">
      <w:r>
        <w:t xml:space="preserve">A custom web server is needed to host the custom Alexa skill as a web service. </w:t>
      </w:r>
      <w:r w:rsidR="008D13ED">
        <w:t>For security purposes the following requirements are needed to host an Alexa skill as a web service</w:t>
      </w:r>
      <w:r w:rsidR="00EF746A">
        <w:rPr>
          <w:rStyle w:val="EndnoteReference"/>
        </w:rPr>
        <w:endnoteReference w:id="6"/>
      </w:r>
      <w:r w:rsidR="008D13ED">
        <w:t xml:space="preserve">: </w:t>
      </w:r>
    </w:p>
    <w:p w14:paraId="73FE9099"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be accessible over the internet.</w:t>
      </w:r>
    </w:p>
    <w:p w14:paraId="07FE3326"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ccept HTTP requests on port 443.</w:t>
      </w:r>
    </w:p>
    <w:p w14:paraId="3DFCEC22" w14:textId="400D3D2C"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lastRenderedPageBreak/>
        <w:t>The service must support HTTP over SSL/TLS, using an</w:t>
      </w:r>
      <w:r w:rsidRPr="00D75F36">
        <w:rPr>
          <w:rStyle w:val="apple-converted-space"/>
          <w:rFonts w:ascii="Calibri" w:hAnsi="Calibri" w:cs="Calibri"/>
        </w:rPr>
        <w:t> </w:t>
      </w:r>
      <w:hyperlink r:id="rId27" w:history="1">
        <w:r w:rsidRPr="00D75F36">
          <w:rPr>
            <w:rStyle w:val="Hyperlink"/>
            <w:rFonts w:ascii="Calibri" w:hAnsi="Calibri" w:cs="Calibri"/>
            <w:color w:val="auto"/>
            <w:u w:val="none"/>
          </w:rPr>
          <w:t>Amazon-trusted certificate</w:t>
        </w:r>
      </w:hyperlink>
      <w:r w:rsidRPr="00D75F36">
        <w:rPr>
          <w:rFonts w:ascii="Calibri" w:hAnsi="Calibri" w:cs="Calibri"/>
        </w:rPr>
        <w:t>. Your web service's domain name must be in the</w:t>
      </w:r>
      <w:r w:rsidRPr="00D75F36">
        <w:rPr>
          <w:rStyle w:val="apple-converted-space"/>
          <w:rFonts w:ascii="Calibri" w:hAnsi="Calibri" w:cs="Calibri"/>
        </w:rPr>
        <w:t> </w:t>
      </w:r>
      <w:r w:rsidRPr="00D75F36">
        <w:rPr>
          <w:rStyle w:val="HTMLCode"/>
          <w:rFonts w:ascii="Calibri" w:eastAsiaTheme="minorHAnsi" w:hAnsi="Calibri" w:cs="Calibri"/>
          <w:sz w:val="24"/>
          <w:szCs w:val="24"/>
          <w:shd w:val="clear" w:color="auto" w:fill="F8F8F8"/>
        </w:rPr>
        <w:t>Subject Alternative Names</w:t>
      </w:r>
      <w:r w:rsidRPr="00D75F36">
        <w:rPr>
          <w:rStyle w:val="apple-converted-space"/>
          <w:rFonts w:ascii="Calibri" w:hAnsi="Calibri" w:cs="Calibri"/>
        </w:rPr>
        <w:t> </w:t>
      </w:r>
      <w:r w:rsidRPr="00D75F36">
        <w:rPr>
          <w:rFonts w:ascii="Calibri" w:hAnsi="Calibri" w:cs="Calibri"/>
        </w:rPr>
        <w:t xml:space="preserve">(SANs) section of the certificate. For testing, you can provide a self-signed certificate. </w:t>
      </w:r>
    </w:p>
    <w:p w14:paraId="2AFB9817" w14:textId="07C9AA05"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 xml:space="preserve">The service must verify that incoming requests come from Alexa. </w:t>
      </w:r>
    </w:p>
    <w:p w14:paraId="110665A0" w14:textId="77777777" w:rsidR="00D75F36" w:rsidRPr="00D75F36" w:rsidRDefault="00D75F36" w:rsidP="00D75F36">
      <w:pPr>
        <w:numPr>
          <w:ilvl w:val="0"/>
          <w:numId w:val="14"/>
        </w:numPr>
        <w:spacing w:before="150" w:after="150" w:line="360" w:lineRule="atLeast"/>
        <w:ind w:left="420"/>
        <w:rPr>
          <w:rFonts w:ascii="Calibri" w:hAnsi="Calibri" w:cs="Calibri"/>
        </w:rPr>
      </w:pPr>
      <w:r w:rsidRPr="00D75F36">
        <w:rPr>
          <w:rFonts w:ascii="Calibri" w:hAnsi="Calibri" w:cs="Calibri"/>
        </w:rPr>
        <w:t>The service must adhere to the</w:t>
      </w:r>
      <w:r w:rsidRPr="00D75F36">
        <w:rPr>
          <w:rStyle w:val="apple-converted-space"/>
          <w:rFonts w:ascii="Calibri" w:hAnsi="Calibri" w:cs="Calibri"/>
        </w:rPr>
        <w:t> </w:t>
      </w:r>
      <w:hyperlink r:id="rId28" w:history="1">
        <w:r w:rsidRPr="00D75F36">
          <w:rPr>
            <w:rStyle w:val="Hyperlink"/>
            <w:rFonts w:ascii="Calibri" w:hAnsi="Calibri" w:cs="Calibri"/>
            <w:color w:val="auto"/>
            <w:u w:val="none"/>
          </w:rPr>
          <w:t>Alexa Skills Kit interface</w:t>
        </w:r>
      </w:hyperlink>
      <w:r w:rsidRPr="00D75F36">
        <w:rPr>
          <w:rFonts w:ascii="Calibri" w:hAnsi="Calibri" w:cs="Calibri"/>
        </w:rPr>
        <w:t>.</w:t>
      </w:r>
    </w:p>
    <w:p w14:paraId="619EDD66" w14:textId="4823D03D" w:rsidR="00997244" w:rsidRDefault="008E6023" w:rsidP="00997244">
      <w:pPr>
        <w:rPr>
          <w:rFonts w:ascii="Calibri" w:hAnsi="Calibri" w:cs="Calibri"/>
        </w:rPr>
      </w:pPr>
      <w:r>
        <w:t>As Java was chosen for the back-end programming language for this study, the toolkit ‘</w:t>
      </w:r>
      <w:r w:rsidRPr="008B35E9">
        <w:rPr>
          <w:i/>
          <w:iCs/>
        </w:rPr>
        <w:t>ASK SDK for Java’</w:t>
      </w:r>
      <w:r>
        <w:t xml:space="preserve"> was required. </w:t>
      </w:r>
      <w:r w:rsidR="008B35E9">
        <w:t xml:space="preserve">Amazon recommends usage of java servlets to publish the skill logic. </w:t>
      </w:r>
      <w:r w:rsidR="00246EEC">
        <w:t>A popular implementation to host Java servlets is ‘</w:t>
      </w:r>
      <w:r w:rsidR="00246EEC" w:rsidRPr="00246EEC">
        <w:rPr>
          <w:i/>
          <w:iCs/>
        </w:rPr>
        <w:t>Apache Tomcat’</w:t>
      </w:r>
      <w:r w:rsidR="00246EEC">
        <w:rPr>
          <w:i/>
          <w:iCs/>
        </w:rPr>
        <w:t>.</w:t>
      </w:r>
      <w:r w:rsidR="00246EEC">
        <w:t xml:space="preserve"> </w:t>
      </w:r>
      <w:r w:rsidR="00092FCF">
        <w:t xml:space="preserve">By definition </w:t>
      </w:r>
      <w:r w:rsidR="00092FCF" w:rsidRPr="00092FCF">
        <w:rPr>
          <w:rFonts w:ascii="Calibri" w:hAnsi="Calibri" w:cs="Calibri"/>
        </w:rPr>
        <w:t>“</w:t>
      </w:r>
      <w:r w:rsidR="00092FCF" w:rsidRPr="008D16DA">
        <w:rPr>
          <w:rFonts w:ascii="Calibri" w:eastAsia="Times New Roman" w:hAnsi="Calibri" w:cs="Calibri"/>
          <w:i/>
          <w:iCs/>
          <w:lang w:eastAsia="en-GB"/>
        </w:rPr>
        <w:t>The Apache Tomcat</w:t>
      </w:r>
      <w:r w:rsidR="00092FCF" w:rsidRPr="008D16DA">
        <w:rPr>
          <w:rFonts w:ascii="Calibri" w:eastAsia="Times New Roman" w:hAnsi="Calibri" w:cs="Calibri"/>
          <w:i/>
          <w:iCs/>
          <w:vertAlign w:val="superscript"/>
          <w:lang w:eastAsia="en-GB"/>
        </w:rPr>
        <w:t>®</w:t>
      </w:r>
      <w:r w:rsidR="00092FCF" w:rsidRPr="008D16DA">
        <w:rPr>
          <w:rFonts w:ascii="Calibri" w:eastAsia="Times New Roman" w:hAnsi="Calibri" w:cs="Calibri"/>
          <w:i/>
          <w:iCs/>
          <w:lang w:eastAsia="en-GB"/>
        </w:rPr>
        <w:t xml:space="preserve"> software is an open source implementation of the Java Servlet, </w:t>
      </w:r>
      <w:proofErr w:type="spellStart"/>
      <w:r w:rsidR="00092FCF" w:rsidRPr="008D16DA">
        <w:rPr>
          <w:rFonts w:ascii="Calibri" w:eastAsia="Times New Roman" w:hAnsi="Calibri" w:cs="Calibri"/>
          <w:i/>
          <w:iCs/>
          <w:lang w:eastAsia="en-GB"/>
        </w:rPr>
        <w:t>JavaServer</w:t>
      </w:r>
      <w:proofErr w:type="spellEnd"/>
      <w:r w:rsidR="00092FCF" w:rsidRPr="008D16DA">
        <w:rPr>
          <w:rFonts w:ascii="Calibri" w:eastAsia="Times New Roman" w:hAnsi="Calibri" w:cs="Calibri"/>
          <w:i/>
          <w:iCs/>
          <w:lang w:eastAsia="en-GB"/>
        </w:rPr>
        <w:t xml:space="preserve"> Pages, Java Expression Language and Java WebSocket technologies</w:t>
      </w:r>
      <w:r w:rsidR="00092FCF" w:rsidRPr="00092FCF">
        <w:rPr>
          <w:rFonts w:ascii="Calibri" w:hAnsi="Calibri" w:cs="Calibri"/>
        </w:rPr>
        <w:t>”.</w:t>
      </w:r>
      <w:r w:rsidR="00E30210">
        <w:rPr>
          <w:rStyle w:val="EndnoteReference"/>
          <w:rFonts w:ascii="Calibri" w:hAnsi="Calibri" w:cs="Calibri"/>
        </w:rPr>
        <w:endnoteReference w:id="7"/>
      </w:r>
      <w:r w:rsidR="00465014">
        <w:rPr>
          <w:rFonts w:ascii="Calibri" w:hAnsi="Calibri" w:cs="Calibri"/>
        </w:rPr>
        <w:t xml:space="preserve"> </w:t>
      </w:r>
      <w:r w:rsidR="000E23C0">
        <w:rPr>
          <w:rFonts w:ascii="Calibri" w:hAnsi="Calibri" w:cs="Calibri"/>
        </w:rPr>
        <w:t>Tomcat provide</w:t>
      </w:r>
      <w:r w:rsidR="002E2F8B">
        <w:rPr>
          <w:rFonts w:ascii="Calibri" w:hAnsi="Calibri" w:cs="Calibri"/>
        </w:rPr>
        <w:t>s</w:t>
      </w:r>
      <w:r w:rsidR="000E23C0">
        <w:rPr>
          <w:rFonts w:ascii="Calibri" w:hAnsi="Calibri" w:cs="Calibri"/>
        </w:rPr>
        <w:t xml:space="preserve"> a server architecture fitting the </w:t>
      </w:r>
      <w:r w:rsidR="00997244">
        <w:rPr>
          <w:rFonts w:ascii="Calibri" w:hAnsi="Calibri" w:cs="Calibri"/>
        </w:rPr>
        <w:t>requirements</w:t>
      </w:r>
      <w:r w:rsidR="000E23C0">
        <w:rPr>
          <w:rFonts w:ascii="Calibri" w:hAnsi="Calibri" w:cs="Calibri"/>
        </w:rPr>
        <w:t xml:space="preserve"> and was thus chosen to proceed.</w:t>
      </w:r>
      <w:r w:rsidR="005959A5">
        <w:rPr>
          <w:rFonts w:ascii="Calibri" w:hAnsi="Calibri" w:cs="Calibri"/>
        </w:rPr>
        <w:t xml:space="preserve"> </w:t>
      </w:r>
    </w:p>
    <w:p w14:paraId="20F88B01" w14:textId="79F96CD7" w:rsidR="00577278" w:rsidRDefault="00577278" w:rsidP="00997244">
      <w:pPr>
        <w:rPr>
          <w:rFonts w:ascii="Calibri" w:hAnsi="Calibri" w:cs="Calibri"/>
        </w:rPr>
      </w:pPr>
    </w:p>
    <w:p w14:paraId="40FAEA12" w14:textId="1517B678" w:rsidR="00936CD2" w:rsidRDefault="00936CD2" w:rsidP="009D0A04">
      <w:pPr>
        <w:rPr>
          <w:rFonts w:ascii="Calibri" w:hAnsi="Calibri" w:cs="Calibri"/>
        </w:rPr>
      </w:pPr>
      <w:r>
        <w:rPr>
          <w:noProof/>
        </w:rPr>
        <mc:AlternateContent>
          <mc:Choice Requires="wpg">
            <w:drawing>
              <wp:anchor distT="0" distB="0" distL="114300" distR="114300" simplePos="0" relativeHeight="251681792" behindDoc="0" locked="0" layoutInCell="1" allowOverlap="1" wp14:anchorId="440D3FA3" wp14:editId="538CD921">
                <wp:simplePos x="0" y="0"/>
                <wp:positionH relativeFrom="column">
                  <wp:posOffset>0</wp:posOffset>
                </wp:positionH>
                <wp:positionV relativeFrom="paragraph">
                  <wp:posOffset>956656</wp:posOffset>
                </wp:positionV>
                <wp:extent cx="5727700" cy="2178050"/>
                <wp:effectExtent l="0" t="0" r="0" b="6350"/>
                <wp:wrapSquare wrapText="bothSides"/>
                <wp:docPr id="31" name="Group 31"/>
                <wp:cNvGraphicFramePr/>
                <a:graphic xmlns:a="http://schemas.openxmlformats.org/drawingml/2006/main">
                  <a:graphicData uri="http://schemas.microsoft.com/office/word/2010/wordprocessingGroup">
                    <wpg:wgp>
                      <wpg:cNvGrpSpPr/>
                      <wpg:grpSpPr>
                        <a:xfrm>
                          <a:off x="0" y="0"/>
                          <a:ext cx="5727700" cy="2178050"/>
                          <a:chOff x="0" y="0"/>
                          <a:chExt cx="5727700" cy="2178050"/>
                        </a:xfrm>
                      </wpg:grpSpPr>
                      <pic:pic xmlns:pic="http://schemas.openxmlformats.org/drawingml/2006/picture">
                        <pic:nvPicPr>
                          <pic:cNvPr id="29" name="Picture 29" descr="A screenshot of a cell phone&#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7700" cy="1851660"/>
                          </a:xfrm>
                          <a:prstGeom prst="rect">
                            <a:avLst/>
                          </a:prstGeom>
                        </pic:spPr>
                      </pic:pic>
                      <wps:wsp>
                        <wps:cNvPr id="30" name="Text Box 30"/>
                        <wps:cNvSpPr txBox="1"/>
                        <wps:spPr>
                          <a:xfrm>
                            <a:off x="0" y="1911350"/>
                            <a:ext cx="5727700" cy="266700"/>
                          </a:xfrm>
                          <a:prstGeom prst="rect">
                            <a:avLst/>
                          </a:prstGeom>
                          <a:solidFill>
                            <a:prstClr val="white"/>
                          </a:solidFill>
                          <a:ln>
                            <a:noFill/>
                          </a:ln>
                        </wps:spPr>
                        <wps:txbx>
                          <w:txbxContent>
                            <w:p w14:paraId="001F28E9" w14:textId="3CFC8B84" w:rsidR="000A742F" w:rsidRPr="00660D89" w:rsidRDefault="000A742F" w:rsidP="000A742F">
                              <w:pPr>
                                <w:pStyle w:val="Caption"/>
                              </w:pPr>
                              <w:bookmarkStart w:id="25" w:name="_Ref15999426"/>
                              <w:r>
                                <w:t xml:space="preserve">Figure </w:t>
                              </w:r>
                              <w:r>
                                <w:fldChar w:fldCharType="begin"/>
                              </w:r>
                              <w:r>
                                <w:instrText xml:space="preserve"> SEQ Figure \* ARABIC </w:instrText>
                              </w:r>
                              <w:r>
                                <w:fldChar w:fldCharType="separate"/>
                              </w:r>
                              <w:r w:rsidR="00D31F11">
                                <w:rPr>
                                  <w:noProof/>
                                </w:rPr>
                                <w:t>12</w:t>
                              </w:r>
                              <w:r>
                                <w:fldChar w:fldCharType="end"/>
                              </w:r>
                              <w:r>
                                <w:t>: http://localhost:8080</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0D3FA3" id="Group 31" o:spid="_x0000_s1053" style="position:absolute;margin-left:0;margin-top:75.35pt;width:451pt;height:171.5pt;z-index:251681792" coordsize="57277,217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kJSj/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1OP8oKy7/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uMTT/Jyot/yQmKf8hIiX/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yAhJP8gIST/ICEk/yAhJP8gIST/ICEk/yAh&#13;&#10;JP8gIST/ICEk/yAhJP8gIST/ICEk/yAhJP8gIST/ICEk/yAhJP8gIST/ICEk/yAhJP8gIST/ICEk&#13;&#10;/yAhJP8gIST/ICEk/yAhJP8gIST/ICEk/yAhJP8gIST/ICEk/yAhJP8gIST/ICEk/yAhJP8gIST/&#13;&#10;ICEk/yAhJP8gIST/ICEk/yAhJP8gIST/ICEk/yAhJP8gIST/ICEk/yAhJP8gIST/ICEk/yAhJP8g&#13;&#10;IST/ICEk/yAhJP8gIST/ICEk/yAhJP8gIST/ICEk/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vMzb/LDAz/yovMf8pLS//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i4x/y0yNP8yNjn/&#13;&#10;MjY5/zI2Of8yNjn/MjY5/zI2Of8yNjn/MjY5/zI2Of8yNjn/MjY5/zI2Of8yNjn/MjY5/zI2Of8y&#13;&#10;Njn/MjY5/zI2Of8yNjn/MjY5/zI2Of8yNjn/MjY5/zI2Of8yNjn/MjY5/zI2Of8yNjn/MjY5/zI2&#13;&#10;Of8yNjn/MjY5/zI2Of8yNjn/MjY5/zI2Of8yNjn/MjY5/zI2Of8yNjn/MjY5/zI2Of8yNjn/MjY5&#13;&#10;/zI2Of8yNjn/MjY5/zI2Of8yNjn/MjY5/zI2Of8wNDf/Ki8x/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ovMf8wNDf/MjY5/zI2Of8yNjn/MjY5/zI2Of8yNjn/MjY5/zI2Of8yNjn/MjY5&#13;&#10;/zI2Of8yNjn/MjY5/zI2Of8yNjn/MjY5/zI2Of8yNjn/MjY5/zI2Of8yNjn/MjY5/zI2Of8yNjn/&#13;&#10;MjY5/zI2Of8yNjn/MjY5/zI2Of8yNjn/MjY5/zI2Of8yNjn/MjY5/zI2Of8yNjn/MjY5/zI2Of8y&#13;&#10;Njn/MjY5/zI2Of8yNjn/MjY5/zI2Of8yNjn/MjY5/zI2Of8yNjn/LzM1/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vMzX/MjY5/zI2Of8yNjn/MjY5/zI2Of8y&#13;&#10;Njn/MjY5/zI2Of8yNjn/MjY5/zI2Of8yNjn/MjY5/zI2Of8yNjn/MjY5/zI2Of8yNjn/MjY5/zI2&#13;&#10;Of8yNjn/MjY5/zI2Of8yNjn/MjY5/zI2Of8yNjn/MjY5/zI2Of8yNjn/MjY5/zI2Of8yNjn/MjY5&#13;&#10;/zI2Of8yNjn/MjY5/zI2Of8yNjn/MjY5/zI2Of8yNjn/MjY5/zI2Of8yNjn/MjY5/y8zN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vMzX/MjY5&#13;&#10;/zI2Of8yNjn/MjY5/zI2Of8yNjn/MjY5/zI2Of8yNjn/MjY5/zI2Of8yNjn/MjY5/zI2Of8yNjn/&#13;&#10;MjY5/zI2Of8yNjn/MjY5/zI2Of8yNjn/MjY5/zI2Of8yNjn/MjY5/zI2Of8yNjn/MjY5/zI2Of8y&#13;&#10;Njn/MjY5/zI2Of8yNjn/MjY5/zI2Of8yNjn/MjY5/zI2Of8yNjn/MjY5/zI2Of8yNjn/MjY5/zI2&#13;&#10;Of8wNDf/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wNDf/MjY5/zI2Of8yNjn/MjY5/zI2Of8yNjn/MjY5/zI2Of8yNjn/MjY5/zI2&#13;&#10;Of8yNjn/MjY5/zI2Of8yNjn/MjY5/zI2Of8yNjn/MjY5/zI2Of8yNjn/MjY5/zI2Of8yNjn/MjY5&#13;&#10;/zI2Of8yNjn/MjY5/zI2Of8yNjn/MjY5/zI2Of8yNjn/MjY5/zI2Of8yNjn/MjY5/zI2Of8yNjn/&#13;&#10;MjY5/zI2Of8yNjn/MjY5/yovMf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ovMf8yNjn/MjY5/zI2Of8yNjn/MjY5/zI2Of8yNjn/MjY5/zI2Of8yNjn/MjY5/zI2&#13;&#10;Of8yNjn/MjY5/zI2Of8yNjn/MjY5/zI2Of8yNjn/MjY5/zM6Qv9gcH7/q7vG/8jX4v/I2OT/tMLM&#13;&#10;/4qWnf9KUVX/MjY5/zI2Of8yNjn/MjY5/zI2Of8yNjn/MjY5/zI2Of8yNjn/MjY5/zI2Of8yNjn/&#13;&#10;MjY5/zI2Of8yNjn/MDQ3/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MDQ3/zI2Of8yNjn/MjY5/zI2Of8yNjn/MjY5/zI2Of8yNjn/&#13;&#10;MjY5/zI2Of8yNjn/MjY5/zI2Of8yNjn/MjY5/zI2Of8yNjn/MjY5/zI2Of8yNjn/MjY5/zI2Of8y&#13;&#10;Njn/MjY5/zI2Of8yNjn/MjY5/zI2Of8yNjn/MjY5/zI2Of8yNjn/MjY5/zI2Of8yNjn/MjY5/zI2&#13;&#10;Of8yNjn/MjY5/zI2Of8yNjn/MjY5/zI2Of8yNjn/LzM1/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8zNf8yNjn/MjY5/zI2Of8yNjn/MjY5/zI2&#13;&#10;Of8yNjn/MjY5/zI2Of8yNjn/MjY5/zI2Of8yNjn/MjY5/zI2Of8yNjn/MjY5/zI2Of8yNjn/MjY5&#13;&#10;/zI2Of8yNjn/MjY5/zI2Of8yNjn/MjY5/zI2Of8yNjn/MjY5/zI2Of8yNjn/MjY5/zI2Of8yNjn/&#13;&#10;MjY5/zI2Of8yNjn/MjY5/zI2Of8yNjn/MjY5/zI2Of8yNjn/MjY5/zI2Of8yNjn/LzM1/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vMzX/MjY5/zI2Of8yNjn/&#13;&#10;MjY5/zI2Of8yNjn/MjY5/zI2Of8yNjn/MjY5/zI2Of8yNjn/MjY5/zI2Of8yNjn/MjY5/zI2Of8y&#13;&#10;Njn/MjY5/zI2Of8yNjn/MjY5/zI2Of8yNjn/MjY5/zI2Of8yNjn/MjY5/zI2Of8yNjn/MjY5/zI2&#13;&#10;Of8yNjn/MjY5/zI2Of8yNjn/MjY5/zI2Of8yNjn/MjY5/zI2Of8yNjn/MjY5/zI2Of8yNjn/MjY5&#13;&#10;/zI2Of8yNjn/MDQ3/yovMf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qLzH/MDQ3/zI2&#13;&#10;Of8yNjn/MjY5/zI2Of8yNjn/MjY5/zI2Of8yNjn/MjY5/zI2Of8yNjn/MjY5/zI2Of8yNjn/MjY5&#13;&#10;/zI2Of8yNjn/MjY5/zI2Of8yNjn/MjY5/zI2Of8yNjn/MjY5/zI2Of8yNjn/MjY5/zI2Of8yNjn/&#13;&#10;MjY5/zI2Of8yNjn/MjY5/zI2Of8yNjn/MjY5/zI2Of8yNjn/MjY5/zI2Of8yNjn/MjY5/zI2Of8y&#13;&#10;Njn/MjY5/zI2Of8yNjn/MjY5/zI2Of8yNjn/MjY5/y0yNP8qLjH/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KCgo/ygoKP8oKCj/KCgo/ygoKP8o&#13;&#10;KCj/KCgo/ygoKP8oKCj/KCgo/ygoKP8oKCj/KCgo/ygoKP8oKCj/KCgo/ygoKP8oKCj/KCgo/ygo&#13;&#10;KP8oKCj/KCgo/ygoKP8oKCj/KCgo/ygoKP8oKCj/KCgo/ygoKP8oKCj/KCgo/ygoKP8oKCj/KCgo&#13;&#10;/ygoKP8oKCj/KCgo/ygoKP8oKCj/KCgo/ygoKP8oKCj/KCgo/ygoKP8oKCj/KCgo/ygoKP8oKCj/&#13;&#10;KCgo/ygoKP8oKCj/KCgo/ygoKP8oKCj/KCgo/ygoK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13;&#10;+v/5+fn/+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&#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bm5v/g4OD/8fDx//Ly8v/y8vH/8vLy//Ly8f/x8fL/8vLy//Ly&#13;&#10;8f/y8vL/8vLy//Lx8v/y8vL/8vLx//Ly8v/y8vH/8fHy//Ly8v/y8vH/8vLy//Ly8v/y8fL/8vLy&#13;&#10;//Ly8f/y8vL/8vLx//Hx8v/y8vL/5OTj/+Li4v/x8fH/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jo6P/q6ur/&#13;&#10;zs7O/8XFxf/U1NT/7u7u//z8/P/39/f/6Ojo/+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bm5v/r6+v/8fHx//Pz8//w8PD/6+vr/+bm5v/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eXl&#13;&#10;/+np6f/s7Oz/6+vr/+Xl5f/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n5+f/7e3t//Ly8v/z8/P/7+/v/+np&#13;&#10;6f/m5ub/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k5OT/5eXl/+Tk5P/k5OX/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f//urZf/6v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3//7qV//+pg///iRPv/4to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6lf//qYQP/6&#13;&#10;mD//+ZQ///aM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U5P+nbqT/k0qN/8KZv/+AKXf/gil3/48+g//F&#13;&#10;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425/6x6rf+mb6X/vpa+&#13;&#10;/82uzP/iz+H/+fX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Tv/8620///&#13;&#10;////7uXv/4I6hv/H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dD/lV2d///////Gp8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2r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8vj/kmWl////////////&#13;&#10;//////Pu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x&#13;&#10;z/+7o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n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6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R/9DQ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&#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&#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&#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63Xs//U6tf/7/fw/////////////////6bUrf+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M5tD/3O7f//3+/f///////////+j06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1OrX/////////////////9Tq1//Q6NT/9fr2////////////4vHk/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xOLI///////////////////////l8uf/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n8+v//////////&#13;&#10;////////////p9Su/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j0qr//f79//////////////////////////////////7/&#13;&#10;/v+g0aj/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t17T//P38//7//v/6/fv/3+/h/5fN&#13;&#10;n/+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5vPo//3+/f/9/v3/8/n0/7bbu/+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m1K3/5PLm//j8+f/9/v3/&#13;&#10;/f79//j8+f/o9Or/qtaw/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&#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&#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&#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sZ//+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&#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2PrO/yiqS/8AmC3/&#13;&#10;AJgt/0C1Xf9GuGH/A5ow/wCYLf8trE7/2PrO/9j6zv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9j6zv+e4KP/AJgt&#13;&#10;/wCYLf+97rr/2PrO/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X+c3/yurB/67Jpv+Yp5T/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r+iw/xCfOf8AmC3/AJgt/wCYLf8AmC3/EJ85/7Pps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57go/8AmC3/AJgt/73uu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R8sj/vNqz/5ivkf+XopT/0tPS/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1/rN/6fkqf+N2Jb/jtmX/6zmrf/V+Mv/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0PbI/7XqtP+16rT/1fnM/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1/nN/9T1yv/J6L//t9Su/6K7mv+Ppon/gpd8/3uOdf93inL/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1/nN/9X2y//N7cP/w+G6/7nWsP+xzan/rMek/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13;&#10;////////////////////////////////////////////////////////////////////////////&#13;&#10;////////////////////////////////////////////////////////////////////////////&#13;&#10;////////////////////////////////////////////////////////////////////////////&#13;&#10;/////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13;&#10;////////////////////////////////////////////////////////////////////////////&#13;&#10;////////////////////////////////////////////////////////////////////////////&#13;&#10;////////////////////////////////////////////////////////////////////////////&#13;&#10;////////////////////////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13;&#10;////////////////////////////////////////////////////////////////////////////&#13;&#10;////////////////////////////////////////////////////////////////////////////&#13;&#10;////////////////////////////////////////////////////////////////////////////&#13;&#10;///////////////////////////////////////////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13;&#10;////////////////////////////////////////////////////////////////////////////&#13;&#10;////////////////////////////////////////////////////////////////////////////&#13;&#10;////////////////////////////////////////////////////////////////////////////&#13;&#10;/////////////////////////////////////////////////////////////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13;&#10;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13;&#10;////////////////////////////////////////////////////////////////////////////&#13;&#10;////////////////////////////////////////////////////////////////////////////&#13;&#10;////////////////////////////////////////////////////////////////////////////&#13;&#10;///////////////////////Z+s//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371P//////////////////////&#13;&#10;////////////////////////////////////////////////////////////////////////////&#13;&#10;////////////////////////////////////////////////////////////////////////////&#13;&#10;////////////////////////////////////////////////////////////////////////////&#13;&#10;////////////////////////////////////////////////////////////5fze/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w/e3/////////////////////////////&#13;&#10;////////////////////////////////////////////////////////////////////////////&#13;&#10;////////////////////////////////////////////////////////////////////////////&#13;&#10;////////////////////////////////////////////////////////////////////////////&#13;&#10;/////////////////////////////////////////////////////////////////////+n84//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">
                <v:shape id="Picture 29" o:spid="_x0000_s1054" type="#_x0000_t75" alt="A screenshot of a cell phone&#10;&#10;Description automatically generated" style="position:absolute;width:57277;height:185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">
                  <v:imagedata r:id="rId30" o:title="A screenshot of a cell phone&#10;&#10;Description automatically generated"/>
                </v:shape>
                <v:shape id="Text Box 30" o:spid="_x0000_s1055" type="#_x0000_t202" style="position:absolute;top:191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" stroked="f">
                  <v:textbox style="mso-fit-shape-to-text:t" inset="0,0,0,0">
                    <w:txbxContent>
                      <w:p w14:paraId="001F28E9" w14:textId="3CFC8B84" w:rsidR="000A742F" w:rsidRPr="00660D89" w:rsidRDefault="000A742F" w:rsidP="000A742F">
                        <w:pPr>
                          <w:pStyle w:val="Caption"/>
                        </w:pPr>
                        <w:bookmarkStart w:id="26" w:name="_Ref15999426"/>
                        <w:r>
                          <w:t xml:space="preserve">Figure </w:t>
                        </w:r>
                        <w:r>
                          <w:fldChar w:fldCharType="begin"/>
                        </w:r>
                        <w:r>
                          <w:instrText xml:space="preserve"> SEQ Figure \* ARABIC </w:instrText>
                        </w:r>
                        <w:r>
                          <w:fldChar w:fldCharType="separate"/>
                        </w:r>
                        <w:r w:rsidR="00D31F11">
                          <w:rPr>
                            <w:noProof/>
                          </w:rPr>
                          <w:t>12</w:t>
                        </w:r>
                        <w:r>
                          <w:fldChar w:fldCharType="end"/>
                        </w:r>
                        <w:r>
                          <w:t>: http://localhost:8080</w:t>
                        </w:r>
                        <w:bookmarkEnd w:id="26"/>
                      </w:p>
                    </w:txbxContent>
                  </v:textbox>
                </v:shape>
                <w10:wrap type="square"/>
              </v:group>
            </w:pict>
          </mc:Fallback>
        </mc:AlternateContent>
      </w:r>
      <w:r w:rsidR="00577278">
        <w:rPr>
          <w:rFonts w:ascii="Calibri" w:hAnsi="Calibri" w:cs="Calibri"/>
        </w:rPr>
        <w:t xml:space="preserve">To prepare the server according to the requirements mentioned above, a </w:t>
      </w:r>
      <w:r w:rsidR="00C26E9A">
        <w:rPr>
          <w:rFonts w:ascii="Calibri" w:hAnsi="Calibri" w:cs="Calibri"/>
        </w:rPr>
        <w:t>basic</w:t>
      </w:r>
      <w:r w:rsidR="00577278">
        <w:rPr>
          <w:rFonts w:ascii="Calibri" w:hAnsi="Calibri" w:cs="Calibri"/>
        </w:rPr>
        <w:t xml:space="preserve"> tomcat server was created running via localhost.</w:t>
      </w:r>
      <w:r w:rsidR="00543C8C">
        <w:rPr>
          <w:rFonts w:ascii="Calibri" w:hAnsi="Calibri" w:cs="Calibri"/>
        </w:rPr>
        <w:t xml:space="preserve"> To deploy the Tomcat server a bash script has to be run that is available in the Tomcat directories. </w:t>
      </w:r>
      <w:r w:rsidR="00812C83">
        <w:rPr>
          <w:rFonts w:ascii="Calibri" w:hAnsi="Calibri" w:cs="Calibri"/>
        </w:rPr>
        <w:t xml:space="preserve">Once run, the homepage is available at the default port 8080 by navigating to this URL </w:t>
      </w:r>
      <w:hyperlink r:id="rId31" w:history="1">
        <w:r w:rsidR="000A742F" w:rsidRPr="00E44099">
          <w:rPr>
            <w:rStyle w:val="Hyperlink"/>
            <w:rFonts w:ascii="Calibri" w:hAnsi="Calibri" w:cs="Calibri"/>
          </w:rPr>
          <w:t>http://localhost:8080</w:t>
        </w:r>
      </w:hyperlink>
      <w:r w:rsidR="000A742F">
        <w:rPr>
          <w:rFonts w:ascii="Calibri" w:hAnsi="Calibri" w:cs="Calibri"/>
        </w:rPr>
        <w:t xml:space="preserve"> as seen in </w:t>
      </w:r>
      <w:r w:rsidR="000A742F">
        <w:rPr>
          <w:rFonts w:ascii="Calibri" w:hAnsi="Calibri" w:cs="Calibri"/>
        </w:rPr>
        <w:fldChar w:fldCharType="begin"/>
      </w:r>
      <w:r w:rsidR="000A742F">
        <w:rPr>
          <w:rFonts w:ascii="Calibri" w:hAnsi="Calibri" w:cs="Calibri"/>
        </w:rPr>
        <w:instrText xml:space="preserve"> REF _Ref15999426 \h </w:instrText>
      </w:r>
      <w:r w:rsidR="000A742F">
        <w:rPr>
          <w:rFonts w:ascii="Calibri" w:hAnsi="Calibri" w:cs="Calibri"/>
        </w:rPr>
      </w:r>
      <w:r w:rsidR="000A742F">
        <w:rPr>
          <w:rFonts w:ascii="Calibri" w:hAnsi="Calibri" w:cs="Calibri"/>
        </w:rPr>
        <w:fldChar w:fldCharType="separate"/>
      </w:r>
      <w:r w:rsidR="000A742F">
        <w:t xml:space="preserve">Figure </w:t>
      </w:r>
      <w:r w:rsidR="000A742F">
        <w:rPr>
          <w:noProof/>
        </w:rPr>
        <w:t>12</w:t>
      </w:r>
      <w:r w:rsidR="000A742F">
        <w:t>: http://localhost:8080</w:t>
      </w:r>
      <w:r w:rsidR="000A742F">
        <w:rPr>
          <w:rFonts w:ascii="Calibri" w:hAnsi="Calibri" w:cs="Calibri"/>
        </w:rPr>
        <w:fldChar w:fldCharType="end"/>
      </w:r>
      <w:r>
        <w:rPr>
          <w:rFonts w:ascii="Calibri" w:hAnsi="Calibri" w:cs="Calibri"/>
        </w:rPr>
        <w:t>.</w:t>
      </w:r>
    </w:p>
    <w:p w14:paraId="37D8A79A" w14:textId="46A723DD" w:rsidR="00013708" w:rsidRPr="00936CD2" w:rsidRDefault="00013708" w:rsidP="009D0A04">
      <w:pPr>
        <w:rPr>
          <w:rFonts w:ascii="Calibri" w:hAnsi="Calibri" w:cs="Calibri"/>
        </w:rPr>
      </w:pPr>
    </w:p>
    <w:p w14:paraId="28166529" w14:textId="77777777" w:rsidR="007460D0" w:rsidRDefault="00936CD2" w:rsidP="00936CD2">
      <w:pPr>
        <w:rPr>
          <w:rFonts w:ascii="Calibri" w:hAnsi="Calibri" w:cs="Calibri"/>
        </w:rPr>
      </w:pPr>
      <w:r>
        <w:rPr>
          <w:rFonts w:ascii="Calibri" w:hAnsi="Calibri" w:cs="Calibri"/>
        </w:rPr>
        <w:t xml:space="preserve">To configure HTTPS support (SSL) the following steps were followed: </w:t>
      </w:r>
    </w:p>
    <w:p w14:paraId="142DCD65" w14:textId="4D7F4F6A" w:rsidR="00936CD2" w:rsidRDefault="00936CD2" w:rsidP="00936CD2">
      <w:pPr>
        <w:rPr>
          <w:rFonts w:ascii="Calibri" w:hAnsi="Calibri" w:cs="Calibri"/>
        </w:rPr>
      </w:pPr>
      <w:r>
        <w:rPr>
          <w:rFonts w:ascii="Calibri" w:hAnsi="Calibri" w:cs="Calibri"/>
        </w:rPr>
        <w:t xml:space="preserve"> </w:t>
      </w:r>
    </w:p>
    <w:p w14:paraId="33D86D53" w14:textId="52427E80" w:rsidR="00263FF4" w:rsidRDefault="00502370" w:rsidP="00502370">
      <w:pPr>
        <w:pStyle w:val="ListParagraph"/>
        <w:numPr>
          <w:ilvl w:val="0"/>
          <w:numId w:val="15"/>
        </w:numPr>
        <w:rPr>
          <w:i/>
          <w:iCs/>
          <w:lang w:eastAsia="en-GB"/>
        </w:rPr>
      </w:pPr>
      <w:r w:rsidRPr="00502370">
        <w:rPr>
          <w:i/>
          <w:iCs/>
          <w:lang w:eastAsia="en-GB"/>
        </w:rPr>
        <w:t>Create a</w:t>
      </w:r>
      <w:r w:rsidR="00263FF4">
        <w:rPr>
          <w:i/>
          <w:iCs/>
          <w:lang w:eastAsia="en-GB"/>
        </w:rPr>
        <w:t xml:space="preserve"> </w:t>
      </w:r>
      <w:proofErr w:type="spellStart"/>
      <w:r w:rsidR="00263FF4">
        <w:rPr>
          <w:i/>
          <w:iCs/>
          <w:lang w:eastAsia="en-GB"/>
        </w:rPr>
        <w:t>Keystore</w:t>
      </w:r>
      <w:proofErr w:type="spellEnd"/>
      <w:r w:rsidR="00263FF4">
        <w:rPr>
          <w:i/>
          <w:iCs/>
          <w:lang w:eastAsia="en-GB"/>
        </w:rPr>
        <w:t xml:space="preserve"> containing a self-signed certificate</w:t>
      </w:r>
    </w:p>
    <w:p w14:paraId="5BFBDDB3" w14:textId="77777777" w:rsidR="00F44A76" w:rsidRPr="00F44A76" w:rsidRDefault="00F44A76" w:rsidP="00F44A76">
      <w:pPr>
        <w:rPr>
          <w:i/>
          <w:iCs/>
          <w:lang w:eastAsia="en-GB"/>
        </w:rPr>
      </w:pPr>
    </w:p>
    <w:p w14:paraId="65F5BEC1" w14:textId="23F3B385" w:rsidR="00125B75" w:rsidRDefault="00E837F1" w:rsidP="00125B75">
      <w:pPr>
        <w:rPr>
          <w:rFonts w:ascii="Calibri" w:hAnsi="Calibri" w:cs="Calibri"/>
          <w:shd w:val="clear" w:color="auto" w:fill="FFFFFF"/>
        </w:rPr>
      </w:pPr>
      <w:r>
        <w:rPr>
          <w:lang w:eastAsia="en-GB"/>
        </w:rPr>
        <w:t xml:space="preserve">A Java </w:t>
      </w:r>
      <w:proofErr w:type="spellStart"/>
      <w:r>
        <w:rPr>
          <w:lang w:eastAsia="en-GB"/>
        </w:rPr>
        <w:t>Keystore</w:t>
      </w:r>
      <w:proofErr w:type="spellEnd"/>
      <w:r>
        <w:rPr>
          <w:lang w:eastAsia="en-GB"/>
        </w:rPr>
        <w:t xml:space="preserve"> is a repository used for security certificates such as SSL </w:t>
      </w:r>
      <w:proofErr w:type="spellStart"/>
      <w:r>
        <w:rPr>
          <w:lang w:eastAsia="en-GB"/>
        </w:rPr>
        <w:t>certficates</w:t>
      </w:r>
      <w:proofErr w:type="spellEnd"/>
      <w:r>
        <w:rPr>
          <w:lang w:eastAsia="en-GB"/>
        </w:rPr>
        <w:t xml:space="preserve">. </w:t>
      </w:r>
      <w:r w:rsidR="00125B75" w:rsidRPr="00263FF4">
        <w:rPr>
          <w:i/>
          <w:iCs/>
          <w:lang w:eastAsia="en-GB"/>
        </w:rPr>
        <w:t xml:space="preserve"> </w:t>
      </w:r>
      <w:r w:rsidR="00125B75">
        <w:rPr>
          <w:lang w:eastAsia="en-GB"/>
        </w:rPr>
        <w:t xml:space="preserve">An SSL </w:t>
      </w:r>
      <w:r w:rsidR="00125B75" w:rsidRPr="00125B75">
        <w:rPr>
          <w:lang w:eastAsia="en-GB"/>
        </w:rPr>
        <w:t xml:space="preserve">certificate is necessary for </w:t>
      </w:r>
      <w:r w:rsidR="00125B75" w:rsidRPr="00125B75">
        <w:rPr>
          <w:rFonts w:ascii="Calibri" w:hAnsi="Calibri" w:cs="Calibri"/>
          <w:lang w:eastAsia="en-GB"/>
        </w:rPr>
        <w:t>https support. “</w:t>
      </w:r>
      <w:r w:rsidR="00125B75" w:rsidRPr="00125B75">
        <w:rPr>
          <w:rFonts w:ascii="Calibri" w:hAnsi="Calibri" w:cs="Calibri"/>
          <w:i/>
          <w:iCs/>
          <w:shd w:val="clear" w:color="auto" w:fill="FFFFFF"/>
        </w:rPr>
        <w:t>An</w:t>
      </w:r>
      <w:r w:rsidR="00125B75" w:rsidRPr="00125B75">
        <w:rPr>
          <w:rStyle w:val="apple-converted-space"/>
          <w:rFonts w:ascii="Calibri" w:hAnsi="Calibri" w:cs="Calibri"/>
          <w:i/>
          <w:iCs/>
        </w:rPr>
        <w:t> </w:t>
      </w:r>
      <w:r w:rsidR="00125B75" w:rsidRPr="00125B75">
        <w:rPr>
          <w:rFonts w:ascii="Calibri" w:hAnsi="Calibri" w:cs="Calibri"/>
          <w:i/>
          <w:iCs/>
        </w:rPr>
        <w:t>SSL Certificate</w:t>
      </w:r>
      <w:r w:rsidR="00125B75" w:rsidRPr="00125B75">
        <w:rPr>
          <w:rStyle w:val="apple-converted-space"/>
          <w:rFonts w:ascii="Calibri" w:hAnsi="Calibri" w:cs="Calibri"/>
          <w:i/>
          <w:iCs/>
        </w:rPr>
        <w:t> </w:t>
      </w:r>
      <w:r w:rsidR="00125B75" w:rsidRPr="00125B75">
        <w:rPr>
          <w:rFonts w:ascii="Calibri" w:hAnsi="Calibri" w:cs="Calibri"/>
          <w:i/>
          <w:iCs/>
          <w:shd w:val="clear" w:color="auto" w:fill="FFFFFF"/>
        </w:rPr>
        <w:t>(Secure Sockets Layer), also called a Digital Certificate, creates a secure link between a website and a visitor's browser</w:t>
      </w:r>
      <w:r w:rsidR="00125B75" w:rsidRPr="00125B75">
        <w:rPr>
          <w:rFonts w:ascii="Calibri" w:hAnsi="Calibri" w:cs="Calibri"/>
          <w:shd w:val="clear" w:color="auto" w:fill="FFFFFF"/>
        </w:rPr>
        <w:t>.” This ensures that all data passed between the two remains private and secure.</w:t>
      </w:r>
      <w:r w:rsidR="00125B75" w:rsidRPr="00125B75">
        <w:rPr>
          <w:rStyle w:val="EndnoteReference"/>
          <w:rFonts w:ascii="Calibri" w:hAnsi="Calibri" w:cs="Calibri"/>
          <w:i/>
          <w:iCs/>
          <w:shd w:val="clear" w:color="auto" w:fill="FFFFFF"/>
        </w:rPr>
        <w:endnoteReference w:id="8"/>
      </w:r>
      <w:r>
        <w:rPr>
          <w:rFonts w:ascii="Calibri" w:hAnsi="Calibri" w:cs="Calibri"/>
          <w:shd w:val="clear" w:color="auto" w:fill="FFFFFF"/>
        </w:rPr>
        <w:t xml:space="preserve"> 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certificate, the Java </w:t>
      </w:r>
      <w:proofErr w:type="spellStart"/>
      <w:r>
        <w:rPr>
          <w:rFonts w:ascii="Calibri" w:hAnsi="Calibri" w:cs="Calibri"/>
          <w:shd w:val="clear" w:color="auto" w:fill="FFFFFF"/>
        </w:rPr>
        <w:t>keytool</w:t>
      </w:r>
      <w:proofErr w:type="spellEnd"/>
      <w:r>
        <w:rPr>
          <w:rFonts w:ascii="Calibri" w:hAnsi="Calibri" w:cs="Calibri"/>
          <w:shd w:val="clear" w:color="auto" w:fill="FFFFFF"/>
        </w:rPr>
        <w:t xml:space="preserve"> may be used. Th</w:t>
      </w:r>
      <w:r w:rsidR="001D5B9B">
        <w:rPr>
          <w:rFonts w:ascii="Calibri" w:hAnsi="Calibri" w:cs="Calibri"/>
          <w:shd w:val="clear" w:color="auto" w:fill="FFFFFF"/>
        </w:rPr>
        <w:t xml:space="preserve">is tool is standard with a Java </w:t>
      </w:r>
      <w:proofErr w:type="spellStart"/>
      <w:r w:rsidR="001D5B9B">
        <w:rPr>
          <w:rFonts w:ascii="Calibri" w:hAnsi="Calibri" w:cs="Calibri"/>
          <w:shd w:val="clear" w:color="auto" w:fill="FFFFFF"/>
        </w:rPr>
        <w:t>insallation</w:t>
      </w:r>
      <w:proofErr w:type="spellEnd"/>
      <w:r w:rsidR="001D5B9B">
        <w:rPr>
          <w:rFonts w:ascii="Calibri" w:hAnsi="Calibri" w:cs="Calibri"/>
          <w:shd w:val="clear" w:color="auto" w:fill="FFFFFF"/>
        </w:rPr>
        <w:t xml:space="preserve"> and is found in the following directory: </w:t>
      </w:r>
    </w:p>
    <w:p w14:paraId="573AC87C" w14:textId="55970BCE" w:rsidR="001D5B9B" w:rsidRDefault="001D5B9B" w:rsidP="00125B75">
      <w:pPr>
        <w:rPr>
          <w:rFonts w:ascii="Calibri" w:hAnsi="Calibri" w:cs="Calibri"/>
          <w:shd w:val="clear" w:color="auto" w:fill="FFFFFF"/>
        </w:rPr>
      </w:pPr>
      <w:r>
        <w:rPr>
          <w:rFonts w:ascii="Calibri" w:hAnsi="Calibri" w:cs="Calibri"/>
          <w:shd w:val="clear" w:color="auto" w:fill="FFFFFF"/>
        </w:rPr>
        <w:t>“$JAVA_HOME/bin/</w:t>
      </w:r>
      <w:proofErr w:type="spellStart"/>
      <w:r>
        <w:rPr>
          <w:rFonts w:ascii="Calibri" w:hAnsi="Calibri" w:cs="Calibri"/>
          <w:shd w:val="clear" w:color="auto" w:fill="FFFFFF"/>
        </w:rPr>
        <w:t>keytool</w:t>
      </w:r>
      <w:proofErr w:type="spellEnd"/>
      <w:r>
        <w:rPr>
          <w:rFonts w:ascii="Calibri" w:hAnsi="Calibri" w:cs="Calibri"/>
          <w:shd w:val="clear" w:color="auto" w:fill="FFFFFF"/>
        </w:rPr>
        <w:t>”</w:t>
      </w:r>
    </w:p>
    <w:p w14:paraId="1EACC251" w14:textId="4B0BD264" w:rsidR="001D5B9B" w:rsidRDefault="001D5B9B" w:rsidP="00125B75">
      <w:pPr>
        <w:rPr>
          <w:rFonts w:ascii="Calibri" w:hAnsi="Calibri" w:cs="Calibri"/>
          <w:shd w:val="clear" w:color="auto" w:fill="FFFFFF"/>
        </w:rPr>
      </w:pPr>
      <w:r>
        <w:rPr>
          <w:rFonts w:ascii="Calibri" w:hAnsi="Calibri" w:cs="Calibri"/>
          <w:shd w:val="clear" w:color="auto" w:fill="FFFFFF"/>
        </w:rPr>
        <w:t xml:space="preserve">To create a new </w:t>
      </w:r>
      <w:proofErr w:type="spellStart"/>
      <w:r>
        <w:rPr>
          <w:rFonts w:ascii="Calibri" w:hAnsi="Calibri" w:cs="Calibri"/>
          <w:shd w:val="clear" w:color="auto" w:fill="FFFFFF"/>
        </w:rPr>
        <w:t>keystore</w:t>
      </w:r>
      <w:proofErr w:type="spellEnd"/>
      <w:r>
        <w:rPr>
          <w:rFonts w:ascii="Calibri" w:hAnsi="Calibri" w:cs="Calibri"/>
          <w:shd w:val="clear" w:color="auto" w:fill="FFFFFF"/>
        </w:rPr>
        <w:t xml:space="preserve"> containing a self-signed </w:t>
      </w:r>
      <w:proofErr w:type="spellStart"/>
      <w:r>
        <w:rPr>
          <w:rFonts w:ascii="Calibri" w:hAnsi="Calibri" w:cs="Calibri"/>
          <w:shd w:val="clear" w:color="auto" w:fill="FFFFFF"/>
        </w:rPr>
        <w:t>certifaicte</w:t>
      </w:r>
      <w:proofErr w:type="spellEnd"/>
      <w:r>
        <w:rPr>
          <w:rFonts w:ascii="Calibri" w:hAnsi="Calibri" w:cs="Calibri"/>
          <w:shd w:val="clear" w:color="auto" w:fill="FFFFFF"/>
        </w:rPr>
        <w:t xml:space="preserve"> the following command must be executed</w:t>
      </w:r>
      <w:r w:rsidR="00C90BF6">
        <w:rPr>
          <w:rStyle w:val="EndnoteReference"/>
          <w:rFonts w:ascii="Calibri" w:hAnsi="Calibri" w:cs="Calibri"/>
          <w:shd w:val="clear" w:color="auto" w:fill="FFFFFF"/>
        </w:rPr>
        <w:endnoteReference w:id="9"/>
      </w:r>
      <w:r>
        <w:rPr>
          <w:rFonts w:ascii="Calibri" w:hAnsi="Calibri" w:cs="Calibri"/>
          <w:shd w:val="clear" w:color="auto" w:fill="FFFFFF"/>
        </w:rPr>
        <w:t>:</w:t>
      </w:r>
    </w:p>
    <w:p w14:paraId="25C9A3C8" w14:textId="612049F3" w:rsidR="00502370" w:rsidRPr="00C90BF6" w:rsidRDefault="001D5B9B" w:rsidP="00C90BF6">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lang w:val="en-US"/>
        </w:rPr>
      </w:pPr>
      <w:r w:rsidRPr="001D5B9B">
        <w:rPr>
          <w:rFonts w:ascii="Consolas" w:hAnsi="Consolas" w:cs="Consolas"/>
          <w:color w:val="000000"/>
          <w:lang w:val="en-US"/>
        </w:rPr>
        <w:t>$JAVA_HOME/bin/</w:t>
      </w:r>
      <w:proofErr w:type="spellStart"/>
      <w:r w:rsidRPr="001D5B9B">
        <w:rPr>
          <w:rFonts w:ascii="Consolas" w:hAnsi="Consolas" w:cs="Consolas"/>
          <w:color w:val="000000"/>
          <w:lang w:val="en-US"/>
        </w:rPr>
        <w:t>keytool</w:t>
      </w:r>
      <w:proofErr w:type="spellEnd"/>
      <w:r w:rsidRPr="001D5B9B">
        <w:rPr>
          <w:rFonts w:ascii="Consolas" w:hAnsi="Consolas" w:cs="Consolas"/>
          <w:color w:val="000000"/>
          <w:lang w:val="en-US"/>
        </w:rPr>
        <w:t xml:space="preserve"> -</w:t>
      </w:r>
      <w:proofErr w:type="spellStart"/>
      <w:r w:rsidRPr="001D5B9B">
        <w:rPr>
          <w:rFonts w:ascii="Consolas" w:hAnsi="Consolas" w:cs="Consolas"/>
          <w:color w:val="000000"/>
          <w:lang w:val="en-US"/>
        </w:rPr>
        <w:t>genkey</w:t>
      </w:r>
      <w:proofErr w:type="spellEnd"/>
      <w:r w:rsidRPr="001D5B9B">
        <w:rPr>
          <w:rFonts w:ascii="Consolas" w:hAnsi="Consolas" w:cs="Consolas"/>
          <w:color w:val="000000"/>
          <w:lang w:val="en-US"/>
        </w:rPr>
        <w:t xml:space="preserve"> -alias tomcat -</w:t>
      </w:r>
      <w:proofErr w:type="spellStart"/>
      <w:r w:rsidRPr="001D5B9B">
        <w:rPr>
          <w:rFonts w:ascii="Consolas" w:hAnsi="Consolas" w:cs="Consolas"/>
          <w:color w:val="000000"/>
          <w:lang w:val="en-US"/>
        </w:rPr>
        <w:t>keyalg</w:t>
      </w:r>
      <w:proofErr w:type="spellEnd"/>
      <w:r w:rsidRPr="001D5B9B">
        <w:rPr>
          <w:rFonts w:ascii="Consolas" w:hAnsi="Consolas" w:cs="Consolas"/>
          <w:color w:val="000000"/>
          <w:lang w:val="en-US"/>
        </w:rPr>
        <w:t xml:space="preserve"> RSA</w:t>
      </w:r>
    </w:p>
    <w:p w14:paraId="31450EC5" w14:textId="7E338C97" w:rsidR="00013708" w:rsidRDefault="009771DB" w:rsidP="009D0A04">
      <w:r>
        <w:lastRenderedPageBreak/>
        <w:t xml:space="preserve">This creates a file called </w:t>
      </w:r>
      <w:proofErr w:type="gramStart"/>
      <w:r>
        <w:t>“.</w:t>
      </w:r>
      <w:proofErr w:type="spellStart"/>
      <w:r>
        <w:t>keystore</w:t>
      </w:r>
      <w:proofErr w:type="spellEnd"/>
      <w:proofErr w:type="gramEnd"/>
      <w:r>
        <w:t xml:space="preserve">” in the home directory of the user. </w:t>
      </w:r>
      <w:r w:rsidR="0077770B">
        <w:t>This file is hidden and can be viewed through the terminal by executing the command “ls -a”</w:t>
      </w:r>
      <w:r w:rsidR="00E6401D">
        <w:t xml:space="preserve"> from the corresponding directory. </w:t>
      </w:r>
      <w:r w:rsidR="00A103E5">
        <w:t>The algorithm used to encrypt the certificate is called “</w:t>
      </w:r>
      <w:proofErr w:type="spellStart"/>
      <w:r w:rsidR="00A103E5">
        <w:t>Rivest</w:t>
      </w:r>
      <w:proofErr w:type="spellEnd"/>
      <w:r w:rsidR="00A103E5">
        <w:t>-Shamir-</w:t>
      </w:r>
      <w:proofErr w:type="spellStart"/>
      <w:r w:rsidR="00A103E5">
        <w:t>Aldeman</w:t>
      </w:r>
      <w:proofErr w:type="spellEnd"/>
      <w:r w:rsidR="00A103E5">
        <w:t>” (RSA), which is an asymmetric cryptographic algorithm</w:t>
      </w:r>
      <w:r w:rsidR="004C6156">
        <w:t>, often used for web server and client communication.</w:t>
      </w:r>
      <w:r w:rsidR="00C821C5">
        <w:rPr>
          <w:rStyle w:val="EndnoteReference"/>
        </w:rPr>
        <w:endnoteReference w:id="10"/>
      </w:r>
      <w:r w:rsidR="00C821C5">
        <w:t xml:space="preserve"> </w:t>
      </w:r>
    </w:p>
    <w:p w14:paraId="1AA56DA0" w14:textId="77777777" w:rsidR="007460D0" w:rsidRDefault="007460D0" w:rsidP="009D0A04"/>
    <w:p w14:paraId="1040173A" w14:textId="55E1BE7B" w:rsidR="001A5E4B" w:rsidRDefault="001A5E4B" w:rsidP="001A5E4B">
      <w:pPr>
        <w:pStyle w:val="ListParagraph"/>
        <w:numPr>
          <w:ilvl w:val="0"/>
          <w:numId w:val="15"/>
        </w:numPr>
        <w:rPr>
          <w:i/>
          <w:iCs/>
        </w:rPr>
      </w:pPr>
      <w:r w:rsidRPr="001A5E4B">
        <w:rPr>
          <w:i/>
          <w:iCs/>
        </w:rPr>
        <w:t xml:space="preserve">Change Tomcat configuration to use the </w:t>
      </w:r>
      <w:proofErr w:type="spellStart"/>
      <w:r w:rsidRPr="001A5E4B">
        <w:rPr>
          <w:i/>
          <w:iCs/>
        </w:rPr>
        <w:t>keystore</w:t>
      </w:r>
      <w:proofErr w:type="spellEnd"/>
    </w:p>
    <w:p w14:paraId="50554CA6" w14:textId="77777777" w:rsidR="00F44A76" w:rsidRPr="00F44A76" w:rsidRDefault="00F44A76" w:rsidP="00F44A76">
      <w:pPr>
        <w:rPr>
          <w:i/>
          <w:iCs/>
        </w:rPr>
      </w:pPr>
    </w:p>
    <w:p w14:paraId="415CDD16" w14:textId="5E470CC3" w:rsidR="001A5E4B" w:rsidRDefault="009749E7" w:rsidP="001A5E4B">
      <w:r>
        <w:t xml:space="preserve">To </w:t>
      </w:r>
      <w:r w:rsidR="00102D5A">
        <w:t>finalize</w:t>
      </w:r>
      <w:r>
        <w:t xml:space="preserve"> the Tomcat setup for HTTPS support, the configuration file needs to be altered. </w:t>
      </w:r>
      <w:r w:rsidR="004B60D8">
        <w:t xml:space="preserve">The configuration file is found in the Tomcat home/conf/ directory. </w:t>
      </w:r>
      <w:r w:rsidR="00A500B4">
        <w:t xml:space="preserve">A new connector is necessary to handle client requests through an HTTPS supported port. </w:t>
      </w:r>
      <w:r w:rsidR="00655DE6">
        <w:t>This can be done by adding the following lines of code to the server.xml file</w:t>
      </w:r>
      <w:r w:rsidR="004A6B79">
        <w:rPr>
          <w:rStyle w:val="EndnoteReference"/>
        </w:rPr>
        <w:endnoteReference w:id="11"/>
      </w:r>
      <w:r w:rsidR="00655DE6">
        <w:t xml:space="preserve">: </w:t>
      </w:r>
    </w:p>
    <w:p w14:paraId="091A96D1"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proofErr w:type="gramStart"/>
      <w:r w:rsidRPr="00655DE6">
        <w:rPr>
          <w:rStyle w:val="HTMLCode"/>
          <w:rFonts w:ascii="Consolas" w:hAnsi="Consolas" w:cs="Consolas"/>
          <w:color w:val="000000"/>
          <w:lang w:val="en-US"/>
        </w:rPr>
        <w:t>&lt;!--</w:t>
      </w:r>
      <w:proofErr w:type="gramEnd"/>
      <w:r w:rsidRPr="00655DE6">
        <w:rPr>
          <w:rStyle w:val="HTMLCode"/>
          <w:rFonts w:ascii="Consolas" w:hAnsi="Consolas" w:cs="Consolas"/>
          <w:color w:val="000000"/>
          <w:lang w:val="en-US"/>
        </w:rPr>
        <w:t xml:space="preserve"> Define a SSL Coyote HTTP/1.1 Connector on port 8443 --&gt;</w:t>
      </w:r>
    </w:p>
    <w:p w14:paraId="5C189768"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lt;Connector</w:t>
      </w:r>
    </w:p>
    <w:p w14:paraId="3675559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rotocol="</w:t>
      </w:r>
      <w:proofErr w:type="gramStart"/>
      <w:r w:rsidRPr="00655DE6">
        <w:rPr>
          <w:rStyle w:val="HTMLCode"/>
          <w:rFonts w:ascii="Consolas" w:hAnsi="Consolas" w:cs="Consolas"/>
          <w:color w:val="000000"/>
          <w:lang w:val="en-US"/>
        </w:rPr>
        <w:t>org.apache</w:t>
      </w:r>
      <w:proofErr w:type="gramEnd"/>
      <w:r w:rsidRPr="00655DE6">
        <w:rPr>
          <w:rStyle w:val="HTMLCode"/>
          <w:rFonts w:ascii="Consolas" w:hAnsi="Consolas" w:cs="Consolas"/>
          <w:color w:val="000000"/>
          <w:lang w:val="en-US"/>
        </w:rPr>
        <w:t>.coyote.http11.Http11NioProtocol"</w:t>
      </w:r>
    </w:p>
    <w:p w14:paraId="4E60348D"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port="8443" </w:t>
      </w:r>
      <w:proofErr w:type="spellStart"/>
      <w:r w:rsidRPr="00655DE6">
        <w:rPr>
          <w:rStyle w:val="HTMLCode"/>
          <w:rFonts w:ascii="Consolas" w:hAnsi="Consolas" w:cs="Consolas"/>
          <w:color w:val="000000"/>
          <w:lang w:val="en-US"/>
        </w:rPr>
        <w:t>maxThreads</w:t>
      </w:r>
      <w:proofErr w:type="spellEnd"/>
      <w:r w:rsidRPr="00655DE6">
        <w:rPr>
          <w:rStyle w:val="HTMLCode"/>
          <w:rFonts w:ascii="Consolas" w:hAnsi="Consolas" w:cs="Consolas"/>
          <w:color w:val="000000"/>
          <w:lang w:val="en-US"/>
        </w:rPr>
        <w:t>="200"</w:t>
      </w:r>
    </w:p>
    <w:p w14:paraId="5BCCEAC0"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scheme="https" secure="true" </w:t>
      </w:r>
      <w:proofErr w:type="spellStart"/>
      <w:r w:rsidRPr="00655DE6">
        <w:rPr>
          <w:rStyle w:val="HTMLCode"/>
          <w:rFonts w:ascii="Consolas" w:hAnsi="Consolas" w:cs="Consolas"/>
          <w:color w:val="000000"/>
          <w:lang w:val="en-US"/>
        </w:rPr>
        <w:t>SSLEnabled</w:t>
      </w:r>
      <w:proofErr w:type="spellEnd"/>
      <w:r w:rsidRPr="00655DE6">
        <w:rPr>
          <w:rStyle w:val="HTMLCode"/>
          <w:rFonts w:ascii="Consolas" w:hAnsi="Consolas" w:cs="Consolas"/>
          <w:color w:val="000000"/>
          <w:lang w:val="en-US"/>
        </w:rPr>
        <w:t>="true"</w:t>
      </w:r>
    </w:p>
    <w:p w14:paraId="5F56A64F" w14:textId="77777777" w:rsidR="00655DE6" w:rsidRPr="00655DE6" w:rsidRDefault="00655DE6" w:rsidP="00655DE6">
      <w:pPr>
        <w:pStyle w:val="HTMLPreformatted"/>
        <w:pBdr>
          <w:top w:val="single" w:sz="6" w:space="3" w:color="999999"/>
          <w:left w:val="single" w:sz="6" w:space="3" w:color="999999"/>
          <w:bottom w:val="single" w:sz="6" w:space="3" w:color="999999"/>
          <w:right w:val="single" w:sz="6" w:space="3" w:color="999999"/>
        </w:pBdr>
        <w:shd w:val="clear" w:color="auto" w:fill="EFF8FF"/>
        <w:rPr>
          <w:rStyle w:val="HTMLCode"/>
          <w:rFonts w:ascii="Consolas" w:hAnsi="Consolas" w:cs="Consolas"/>
          <w:color w:val="000000"/>
          <w:lang w:val="en-US"/>
        </w:rPr>
      </w:pPr>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File</w:t>
      </w:r>
      <w:proofErr w:type="spellEnd"/>
      <w:r w:rsidRPr="00655DE6">
        <w:rPr>
          <w:rStyle w:val="HTMLCode"/>
          <w:rFonts w:ascii="Consolas" w:hAnsi="Consolas" w:cs="Consolas"/>
          <w:color w:val="000000"/>
          <w:lang w:val="en-US"/>
        </w:rPr>
        <w:t>="${</w:t>
      </w:r>
      <w:proofErr w:type="spellStart"/>
      <w:proofErr w:type="gramStart"/>
      <w:r w:rsidRPr="00655DE6">
        <w:rPr>
          <w:rStyle w:val="HTMLCode"/>
          <w:rFonts w:ascii="Consolas" w:hAnsi="Consolas" w:cs="Consolas"/>
          <w:color w:val="000000"/>
          <w:lang w:val="en-US"/>
        </w:rPr>
        <w:t>user.home</w:t>
      </w:r>
      <w:proofErr w:type="spellEnd"/>
      <w:proofErr w:type="gram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keystore</w:t>
      </w:r>
      <w:proofErr w:type="spellEnd"/>
      <w:r w:rsidRPr="00655DE6">
        <w:rPr>
          <w:rStyle w:val="HTMLCode"/>
          <w:rFonts w:ascii="Consolas" w:hAnsi="Consolas" w:cs="Consolas"/>
          <w:color w:val="000000"/>
          <w:lang w:val="en-US"/>
        </w:rPr>
        <w:t xml:space="preserve">" </w:t>
      </w:r>
      <w:proofErr w:type="spellStart"/>
      <w:r w:rsidRPr="00655DE6">
        <w:rPr>
          <w:rStyle w:val="HTMLCode"/>
          <w:rFonts w:ascii="Consolas" w:hAnsi="Consolas" w:cs="Consolas"/>
          <w:color w:val="000000"/>
          <w:lang w:val="en-US"/>
        </w:rPr>
        <w:t>keystorePass</w:t>
      </w:r>
      <w:proofErr w:type="spellEnd"/>
      <w:r w:rsidRPr="00655DE6">
        <w:rPr>
          <w:rStyle w:val="HTMLCode"/>
          <w:rFonts w:ascii="Consolas" w:hAnsi="Consolas" w:cs="Consolas"/>
          <w:color w:val="000000"/>
          <w:lang w:val="en-US"/>
        </w:rPr>
        <w:t>="</w:t>
      </w:r>
      <w:proofErr w:type="spellStart"/>
      <w:r w:rsidRPr="00655DE6">
        <w:rPr>
          <w:rStyle w:val="HTMLCode"/>
          <w:rFonts w:ascii="Consolas" w:hAnsi="Consolas" w:cs="Consolas"/>
          <w:color w:val="000000"/>
          <w:lang w:val="en-US"/>
        </w:rPr>
        <w:t>changeit</w:t>
      </w:r>
      <w:proofErr w:type="spellEnd"/>
      <w:r w:rsidRPr="00655DE6">
        <w:rPr>
          <w:rStyle w:val="HTMLCode"/>
          <w:rFonts w:ascii="Consolas" w:hAnsi="Consolas" w:cs="Consolas"/>
          <w:color w:val="000000"/>
          <w:lang w:val="en-US"/>
        </w:rPr>
        <w:t>"</w:t>
      </w:r>
    </w:p>
    <w:p w14:paraId="2AA03ED5" w14:textId="6097303E" w:rsidR="001172E5" w:rsidRPr="001172E5" w:rsidRDefault="00655DE6" w:rsidP="001172E5">
      <w:pPr>
        <w:pStyle w:val="HTMLPreformatted"/>
        <w:pBdr>
          <w:top w:val="single" w:sz="6" w:space="3" w:color="999999"/>
          <w:left w:val="single" w:sz="6" w:space="3" w:color="999999"/>
          <w:bottom w:val="single" w:sz="6" w:space="3" w:color="999999"/>
          <w:right w:val="single" w:sz="6" w:space="3" w:color="999999"/>
        </w:pBdr>
        <w:shd w:val="clear" w:color="auto" w:fill="EFF8FF"/>
        <w:rPr>
          <w:rFonts w:ascii="Consolas" w:hAnsi="Consolas" w:cs="Consolas"/>
          <w:color w:val="000000"/>
        </w:rPr>
      </w:pPr>
      <w:r w:rsidRPr="00655DE6">
        <w:rPr>
          <w:rStyle w:val="HTMLCode"/>
          <w:rFonts w:ascii="Consolas" w:hAnsi="Consolas" w:cs="Consolas"/>
          <w:color w:val="000000"/>
          <w:lang w:val="en-US"/>
        </w:rPr>
        <w:t xml:space="preserve">           </w:t>
      </w:r>
      <w:proofErr w:type="spellStart"/>
      <w:r>
        <w:rPr>
          <w:rStyle w:val="HTMLCode"/>
          <w:rFonts w:ascii="Consolas" w:hAnsi="Consolas" w:cs="Consolas"/>
          <w:color w:val="000000"/>
        </w:rPr>
        <w:t>clientAuth</w:t>
      </w:r>
      <w:proofErr w:type="spellEnd"/>
      <w:r>
        <w:rPr>
          <w:rStyle w:val="HTMLCode"/>
          <w:rFonts w:ascii="Consolas" w:hAnsi="Consolas" w:cs="Consolas"/>
          <w:color w:val="000000"/>
        </w:rPr>
        <w:t>="</w:t>
      </w:r>
      <w:proofErr w:type="spellStart"/>
      <w:r>
        <w:rPr>
          <w:rStyle w:val="HTMLCode"/>
          <w:rFonts w:ascii="Consolas" w:hAnsi="Consolas" w:cs="Consolas"/>
          <w:color w:val="000000"/>
        </w:rPr>
        <w:t>false</w:t>
      </w:r>
      <w:proofErr w:type="spellEnd"/>
      <w:r>
        <w:rPr>
          <w:rStyle w:val="HTMLCode"/>
          <w:rFonts w:ascii="Consolas" w:hAnsi="Consolas" w:cs="Consolas"/>
          <w:color w:val="000000"/>
        </w:rPr>
        <w:t xml:space="preserve">" </w:t>
      </w:r>
      <w:proofErr w:type="spellStart"/>
      <w:r>
        <w:rPr>
          <w:rStyle w:val="HTMLCode"/>
          <w:rFonts w:ascii="Consolas" w:hAnsi="Consolas" w:cs="Consolas"/>
          <w:color w:val="000000"/>
        </w:rPr>
        <w:t>sslProtocol</w:t>
      </w:r>
      <w:proofErr w:type="spellEnd"/>
      <w:r>
        <w:rPr>
          <w:rStyle w:val="HTMLCode"/>
          <w:rFonts w:ascii="Consolas" w:hAnsi="Consolas" w:cs="Consolas"/>
          <w:color w:val="000000"/>
        </w:rPr>
        <w:t>="TLS"/&gt;</w:t>
      </w:r>
    </w:p>
    <w:p w14:paraId="7C619BD6" w14:textId="77777777" w:rsidR="003317C0" w:rsidRDefault="001172E5" w:rsidP="009D0A04">
      <w:r>
        <w:t xml:space="preserve">This connector configures the SSL </w:t>
      </w:r>
      <w:r w:rsidR="0002412D">
        <w:t>protocol</w:t>
      </w:r>
      <w:r>
        <w:t xml:space="preserve"> and connects the </w:t>
      </w:r>
      <w:proofErr w:type="spellStart"/>
      <w:r>
        <w:t>keystore</w:t>
      </w:r>
      <w:proofErr w:type="spellEnd"/>
      <w:r>
        <w:t xml:space="preserve"> for request certification. </w:t>
      </w:r>
      <w:r w:rsidR="00C87016">
        <w:t xml:space="preserve">Once the Tomcat server is restarted, the basic homepage can now be accessed through the </w:t>
      </w:r>
      <w:r w:rsidR="00C33BE3">
        <w:t>URL</w:t>
      </w:r>
      <w:r w:rsidR="00C87016">
        <w:t xml:space="preserve"> </w:t>
      </w:r>
      <w:hyperlink r:id="rId32" w:history="1">
        <w:r w:rsidR="00C87016" w:rsidRPr="00E91665">
          <w:rPr>
            <w:rStyle w:val="Hyperlink"/>
            <w:b/>
            <w:bCs/>
          </w:rPr>
          <w:t>https://localhost:8443</w:t>
        </w:r>
      </w:hyperlink>
      <w:r w:rsidR="00C87016">
        <w:t xml:space="preserve">. </w:t>
      </w:r>
      <w:r w:rsidR="00141A87">
        <w:t xml:space="preserve">The https communication is configured through port 8443. </w:t>
      </w:r>
      <w:r w:rsidR="00984954">
        <w:t>The Tomcat server now support</w:t>
      </w:r>
      <w:r w:rsidR="00012210">
        <w:t>s</w:t>
      </w:r>
      <w:r w:rsidR="00984954">
        <w:t xml:space="preserve"> https</w:t>
      </w:r>
      <w:r w:rsidR="00012210">
        <w:t xml:space="preserve">. This means that the server is ready to run a web application that can be accessed through a secure URL, which is required for hosting a custom Alexa skill. </w:t>
      </w:r>
      <w:r w:rsidR="007837B7">
        <w:t>However, the Tomcat server is not yet accessible via the public web.</w:t>
      </w:r>
    </w:p>
    <w:p w14:paraId="50CB78F5" w14:textId="77777777" w:rsidR="003317C0" w:rsidRDefault="003317C0" w:rsidP="009D0A04"/>
    <w:p w14:paraId="404C6F85" w14:textId="77777777" w:rsidR="00BC0433" w:rsidRDefault="000319E3" w:rsidP="009D0A04">
      <w:r>
        <w:rPr>
          <w:noProof/>
        </w:rPr>
        <mc:AlternateContent>
          <mc:Choice Requires="wpg">
            <w:drawing>
              <wp:anchor distT="0" distB="0" distL="114300" distR="114300" simplePos="0" relativeHeight="251685888" behindDoc="0" locked="0" layoutInCell="1" allowOverlap="1" wp14:anchorId="2282C7A7" wp14:editId="5D729DFB">
                <wp:simplePos x="0" y="0"/>
                <wp:positionH relativeFrom="column">
                  <wp:posOffset>0</wp:posOffset>
                </wp:positionH>
                <wp:positionV relativeFrom="paragraph">
                  <wp:posOffset>747246</wp:posOffset>
                </wp:positionV>
                <wp:extent cx="5727700" cy="125857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5727700" cy="1258570"/>
                          <a:chOff x="0" y="0"/>
                          <a:chExt cx="5727700" cy="1258570"/>
                        </a:xfrm>
                      </wpg:grpSpPr>
                      <pic:pic xmlns:pic="http://schemas.openxmlformats.org/drawingml/2006/picture">
                        <pic:nvPicPr>
                          <pic:cNvPr id="32" name="Picture 32" descr="C A Not Secure ht*ps //fooddiary.hopto.org/server/ &#10;Hi there. This is a food diary app! "/>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937895"/>
                          </a:xfrm>
                          <a:prstGeom prst="rect">
                            <a:avLst/>
                          </a:prstGeom>
                          <a:noFill/>
                          <a:ln>
                            <a:noFill/>
                          </a:ln>
                        </pic:spPr>
                      </pic:pic>
                      <wps:wsp>
                        <wps:cNvPr id="33" name="Text Box 33"/>
                        <wps:cNvSpPr txBox="1"/>
                        <wps:spPr>
                          <a:xfrm>
                            <a:off x="0" y="991870"/>
                            <a:ext cx="5727700" cy="266700"/>
                          </a:xfrm>
                          <a:prstGeom prst="rect">
                            <a:avLst/>
                          </a:prstGeom>
                          <a:solidFill>
                            <a:prstClr val="white"/>
                          </a:solidFill>
                          <a:ln>
                            <a:noFill/>
                          </a:ln>
                        </wps:spPr>
                        <wps:txbx>
                          <w:txbxContent>
                            <w:p w14:paraId="6CC6A5BC" w14:textId="0E9F28F3" w:rsidR="000319E3" w:rsidRPr="00D46D2B" w:rsidRDefault="000319E3" w:rsidP="000319E3">
                              <w:pPr>
                                <w:pStyle w:val="Caption"/>
                                <w:rPr>
                                  <w:rFonts w:ascii="Calibri" w:hAnsi="Calibri" w:cs="Calibri"/>
                                  <w:sz w:val="22"/>
                                  <w:szCs w:val="22"/>
                                  <w:lang w:val="en-GB"/>
                                </w:rPr>
                              </w:pPr>
                              <w:bookmarkStart w:id="27" w:name="_Ref16069873"/>
                              <w:r>
                                <w:t xml:space="preserve">Figure </w:t>
                              </w:r>
                              <w:r>
                                <w:fldChar w:fldCharType="begin"/>
                              </w:r>
                              <w:r>
                                <w:instrText xml:space="preserve"> SEQ Figure \* ARABIC </w:instrText>
                              </w:r>
                              <w:r>
                                <w:fldChar w:fldCharType="separate"/>
                              </w:r>
                              <w:r w:rsidR="00D31F11">
                                <w:rPr>
                                  <w:noProof/>
                                </w:rPr>
                                <w:t>13</w:t>
                              </w:r>
                              <w:r>
                                <w:fldChar w:fldCharType="end"/>
                              </w:r>
                              <w:r>
                                <w:t xml:space="preserve">: Published Server using </w:t>
                              </w:r>
                              <w:proofErr w:type="spellStart"/>
                              <w:r>
                                <w:t>noIP</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82C7A7" id="Group 34" o:spid="_x0000_s1056" style="position:absolute;margin-left:0;margin-top:58.85pt;width:451pt;height:99.1pt;z-index:251685888" coordsize="57277,125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">
                <v:shape id="Picture 32" o:spid="_x0000_s1057" type="#_x0000_t75" alt="C A Not Secure ht*ps //fooddiary.hopto.org/server/ &#10;Hi there. This is a food diary app! " style="position:absolute;width:57277;height:93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">
                  <v:imagedata r:id="rId34" o:title=" &#10;Hi there"/>
                </v:shape>
                <v:shape id="Text Box 33" o:spid="_x0000_s1058" type="#_x0000_t202" style="position:absolute;top:991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6CC6A5BC" w14:textId="0E9F28F3" w:rsidR="000319E3" w:rsidRPr="00D46D2B" w:rsidRDefault="000319E3" w:rsidP="000319E3">
                        <w:pPr>
                          <w:pStyle w:val="Caption"/>
                          <w:rPr>
                            <w:rFonts w:ascii="Calibri" w:hAnsi="Calibri" w:cs="Calibri"/>
                            <w:sz w:val="22"/>
                            <w:szCs w:val="22"/>
                            <w:lang w:val="en-GB"/>
                          </w:rPr>
                        </w:pPr>
                        <w:bookmarkStart w:id="28" w:name="_Ref16069873"/>
                        <w:r>
                          <w:t xml:space="preserve">Figure </w:t>
                        </w:r>
                        <w:r>
                          <w:fldChar w:fldCharType="begin"/>
                        </w:r>
                        <w:r>
                          <w:instrText xml:space="preserve"> SEQ Figure \* ARABIC </w:instrText>
                        </w:r>
                        <w:r>
                          <w:fldChar w:fldCharType="separate"/>
                        </w:r>
                        <w:r w:rsidR="00D31F11">
                          <w:rPr>
                            <w:noProof/>
                          </w:rPr>
                          <w:t>13</w:t>
                        </w:r>
                        <w:r>
                          <w:fldChar w:fldCharType="end"/>
                        </w:r>
                        <w:r>
                          <w:t xml:space="preserve">: Published Server using </w:t>
                        </w:r>
                        <w:proofErr w:type="spellStart"/>
                        <w:r>
                          <w:t>noIP</w:t>
                        </w:r>
                        <w:bookmarkEnd w:id="28"/>
                        <w:proofErr w:type="spellEnd"/>
                      </w:p>
                    </w:txbxContent>
                  </v:textbox>
                </v:shape>
                <w10:wrap type="square"/>
              </v:group>
            </w:pict>
          </mc:Fallback>
        </mc:AlternateContent>
      </w:r>
      <w:r w:rsidR="004F67DF">
        <w:t>For initial testing purposes, port forwarding can be used to achieve this.</w:t>
      </w:r>
      <w:r w:rsidR="002C4684">
        <w:t xml:space="preserve"> A dynamic IP address was set up using the program “</w:t>
      </w:r>
      <w:proofErr w:type="spellStart"/>
      <w:r w:rsidR="002C4684">
        <w:t>noIP</w:t>
      </w:r>
      <w:proofErr w:type="spellEnd"/>
      <w:r w:rsidR="002C4684">
        <w:t xml:space="preserve">”. </w:t>
      </w:r>
      <w:r w:rsidR="007C4A08">
        <w:t xml:space="preserve">By creating a port forwarding rule for the local </w:t>
      </w:r>
      <w:proofErr w:type="spellStart"/>
      <w:r w:rsidR="007C4A08">
        <w:t>wifi</w:t>
      </w:r>
      <w:proofErr w:type="spellEnd"/>
      <w:r w:rsidR="007C4A08">
        <w:t xml:space="preserve"> router</w:t>
      </w:r>
      <w:r w:rsidR="002C4684">
        <w:t xml:space="preserve"> </w:t>
      </w:r>
      <w:r w:rsidR="007C4A08">
        <w:t>it was possible to publish the server to the web so that it could be accessed from anywhere</w:t>
      </w:r>
      <w:r>
        <w:t xml:space="preserve">, as seen in </w:t>
      </w:r>
      <w:r>
        <w:fldChar w:fldCharType="begin"/>
      </w:r>
      <w:r>
        <w:instrText xml:space="preserve"> REF _Ref16069873 \h </w:instrText>
      </w:r>
      <w:r>
        <w:fldChar w:fldCharType="separate"/>
      </w:r>
      <w:r>
        <w:t xml:space="preserve">Figure </w:t>
      </w:r>
      <w:r>
        <w:rPr>
          <w:noProof/>
        </w:rPr>
        <w:t>13</w:t>
      </w:r>
      <w:r>
        <w:t xml:space="preserve">: Published Server using </w:t>
      </w:r>
      <w:proofErr w:type="spellStart"/>
      <w:r>
        <w:t>noIP</w:t>
      </w:r>
      <w:proofErr w:type="spellEnd"/>
      <w:r>
        <w:fldChar w:fldCharType="end"/>
      </w:r>
      <w:r>
        <w:t xml:space="preserve">. </w:t>
      </w:r>
    </w:p>
    <w:p w14:paraId="1D26EB59" w14:textId="0B77AE09" w:rsidR="00510F59" w:rsidRDefault="00BC0433" w:rsidP="002A4910">
      <w:r>
        <w:t>This provides a temporary solution, as the final application aims to be run continuously on a remote university server</w:t>
      </w:r>
      <w:r w:rsidR="00993E2C">
        <w:t xml:space="preserve"> using a Docker container. </w:t>
      </w:r>
      <w:r w:rsidR="000319E3">
        <w:rPr>
          <w:rFonts w:ascii="Calibri" w:hAnsi="Calibri" w:cs="Calibri"/>
          <w:sz w:val="22"/>
          <w:szCs w:val="22"/>
          <w:lang w:val="en-GB"/>
        </w:rPr>
        <w:fldChar w:fldCharType="begin"/>
      </w:r>
      <w:r w:rsidR="000319E3">
        <w:rPr>
          <w:rFonts w:ascii="Calibri" w:hAnsi="Calibri" w:cs="Calibri"/>
          <w:sz w:val="22"/>
          <w:szCs w:val="22"/>
          <w:lang w:val="en-GB"/>
        </w:rPr>
        <w:instrText xml:space="preserve"> INCLUDEPICTURE "/var/folders/s9/z74_08hx6n19ynrxyvsww9kh0000gn/T/com.microsoft.Word/WebArchiveCopyPasteTempFiles/cid204DCB99-0907-1540-A035-CE6D923C9865.png" \* MERGEFORMATINET </w:instrText>
      </w:r>
      <w:r w:rsidR="000319E3">
        <w:rPr>
          <w:rFonts w:ascii="Calibri" w:hAnsi="Calibri" w:cs="Calibri"/>
          <w:sz w:val="22"/>
          <w:szCs w:val="22"/>
          <w:lang w:val="en-GB"/>
        </w:rPr>
        <w:fldChar w:fldCharType="separate"/>
      </w:r>
      <w:r w:rsidR="000319E3">
        <w:rPr>
          <w:rFonts w:ascii="Calibri" w:hAnsi="Calibri" w:cs="Calibri"/>
          <w:sz w:val="22"/>
          <w:szCs w:val="22"/>
          <w:lang w:val="en-GB"/>
        </w:rPr>
        <w:fldChar w:fldCharType="end"/>
      </w:r>
      <w:r w:rsidR="009E34B3">
        <w:t>Therefore, throughout development a software called “</w:t>
      </w:r>
      <w:proofErr w:type="spellStart"/>
      <w:r w:rsidR="009E34B3" w:rsidRPr="009E34B3">
        <w:rPr>
          <w:b/>
          <w:bCs/>
        </w:rPr>
        <w:t>ngrok</w:t>
      </w:r>
      <w:proofErr w:type="spellEnd"/>
      <w:r w:rsidR="009E34B3">
        <w:t xml:space="preserve">” was used to publish the web service. This software provides a public URL with https support, which the Alexa skill can talk to. </w:t>
      </w:r>
      <w:r w:rsidR="002113A7">
        <w:t xml:space="preserve">This method provides a quick way of publishing the service from anywhere, which is particularly useful during development as it does not require any router set up in terms of port forwarding. </w:t>
      </w:r>
      <w:r w:rsidR="007D142F">
        <w:t xml:space="preserve">With the server set up, the Java application may now be developed. </w:t>
      </w:r>
    </w:p>
    <w:p w14:paraId="095C4359" w14:textId="77777777" w:rsidR="00577D52" w:rsidRDefault="00577D52" w:rsidP="002A4910"/>
    <w:p w14:paraId="023C6375" w14:textId="61C03F7E" w:rsidR="007D142F" w:rsidRDefault="007D142F" w:rsidP="002A4910"/>
    <w:p w14:paraId="45B3A631" w14:textId="6617FF75" w:rsidR="00E42AED" w:rsidRDefault="00E42AED" w:rsidP="00E42AED">
      <w:pPr>
        <w:pStyle w:val="Heading1"/>
        <w:numPr>
          <w:ilvl w:val="1"/>
          <w:numId w:val="2"/>
        </w:numPr>
      </w:pPr>
      <w:r>
        <w:lastRenderedPageBreak/>
        <w:t>Back-end Development</w:t>
      </w:r>
    </w:p>
    <w:p w14:paraId="41B014EE" w14:textId="6A90F920" w:rsidR="00577D52" w:rsidRPr="00577D52" w:rsidRDefault="00FB23E9" w:rsidP="00577D52">
      <w:r>
        <w:t xml:space="preserve">Two parts of the </w:t>
      </w:r>
      <w:r w:rsidR="009E519C">
        <w:t xml:space="preserve">application </w:t>
      </w:r>
      <w:r>
        <w:t xml:space="preserve">stack have been developed. </w:t>
      </w:r>
      <w:r w:rsidR="009E519C">
        <w:t>The Alexa skill and the Tomcat server</w:t>
      </w:r>
      <w:r w:rsidR="00F940B6">
        <w:t xml:space="preserve">. Once the Alexa skill gathered the required nutrition information from a user, it dispatches a JSON object to the configured endpoint. </w:t>
      </w:r>
      <w:r w:rsidR="00237E65">
        <w:t xml:space="preserve">This section explains how Java handles the object, provides responses and stores the data inside a </w:t>
      </w:r>
      <w:proofErr w:type="spellStart"/>
      <w:r w:rsidR="00237E65" w:rsidRPr="00BC3516">
        <w:rPr>
          <w:i/>
          <w:iCs/>
        </w:rPr>
        <w:t>mySQL</w:t>
      </w:r>
      <w:proofErr w:type="spellEnd"/>
      <w:r w:rsidR="00237E65">
        <w:t xml:space="preserve"> database. </w:t>
      </w:r>
    </w:p>
    <w:p w14:paraId="77FDB677" w14:textId="469BA88F" w:rsidR="00F62832" w:rsidRDefault="00F62832" w:rsidP="002A4910"/>
    <w:p w14:paraId="48A6A698" w14:textId="745601B3" w:rsidR="00D17F55" w:rsidRDefault="00B66C8B" w:rsidP="002A4910">
      <w:r>
        <w:t xml:space="preserve">A Java Servlet can be used to publish the handling logic over a Tomcat server. </w:t>
      </w:r>
      <w:r w:rsidR="004F013B">
        <w:t>A Maven project was created, which eases adding remote dependencies. Apache Maven is software project management and comprehension tool.</w:t>
      </w:r>
      <w:r w:rsidR="00FA0609">
        <w:rPr>
          <w:rStyle w:val="EndnoteReference"/>
        </w:rPr>
        <w:endnoteReference w:id="12"/>
      </w:r>
      <w:r w:rsidR="00FA0609">
        <w:t xml:space="preserve"> It allows adding dependencies through a file called </w:t>
      </w:r>
      <w:r w:rsidR="00FA0609" w:rsidRPr="00FA0609">
        <w:rPr>
          <w:i/>
          <w:iCs/>
        </w:rPr>
        <w:t>“pom.xml”</w:t>
      </w:r>
      <w:r w:rsidR="00FA0609">
        <w:rPr>
          <w:i/>
          <w:iCs/>
        </w:rPr>
        <w:t xml:space="preserve">, </w:t>
      </w:r>
      <w:r w:rsidR="00FA0609">
        <w:t xml:space="preserve">which is added to the root directory of the project. </w:t>
      </w:r>
      <w:r w:rsidR="00D17F55">
        <w:t>To import the required methods used with the “Alexa Skills Kit”, which are necessary for development with Alexa through Java, the following dependency is added</w:t>
      </w:r>
      <w:r w:rsidR="002C4680">
        <w:t xml:space="preserve">: </w:t>
      </w:r>
    </w:p>
    <w:p w14:paraId="4B2CBBE0" w14:textId="77777777" w:rsidR="00F26CB6" w:rsidRPr="00F26CB6" w:rsidRDefault="00F26CB6" w:rsidP="00F26CB6">
      <w:pPr>
        <w:pStyle w:val="HTMLPreformatted"/>
        <w:shd w:val="clear" w:color="auto" w:fill="2B2B2B"/>
        <w:rPr>
          <w:rFonts w:ascii="Menlo" w:hAnsi="Menlo" w:cs="Menlo"/>
          <w:color w:val="A9B7C6"/>
          <w:sz w:val="18"/>
          <w:szCs w:val="18"/>
          <w:lang w:val="en-US"/>
        </w:rPr>
      </w:pPr>
      <w:r w:rsidRPr="00F26CB6">
        <w:rPr>
          <w:rFonts w:ascii="Menlo" w:hAnsi="Menlo" w:cs="Menlo"/>
          <w:color w:val="E8BF6A"/>
          <w:sz w:val="18"/>
          <w:szCs w:val="18"/>
          <w:lang w:val="en-US"/>
        </w:rPr>
        <w:t>&lt;dependency&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proofErr w:type="spellStart"/>
      <w:r w:rsidRPr="00F26CB6">
        <w:rPr>
          <w:rFonts w:ascii="Menlo" w:hAnsi="Menlo" w:cs="Menlo"/>
          <w:color w:val="A9B7C6"/>
          <w:sz w:val="18"/>
          <w:szCs w:val="18"/>
          <w:lang w:val="en-US"/>
        </w:rPr>
        <w:t>com.amazon.alexa</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group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A9B7C6"/>
          <w:sz w:val="18"/>
          <w:szCs w:val="18"/>
          <w:lang w:val="en-US"/>
        </w:rPr>
        <w:t>ask-</w:t>
      </w:r>
      <w:proofErr w:type="spellStart"/>
      <w:r w:rsidRPr="00F26CB6">
        <w:rPr>
          <w:rFonts w:ascii="Menlo" w:hAnsi="Menlo" w:cs="Menlo"/>
          <w:color w:val="A9B7C6"/>
          <w:sz w:val="18"/>
          <w:szCs w:val="18"/>
          <w:lang w:val="en-US"/>
        </w:rPr>
        <w:t>sdk</w:t>
      </w:r>
      <w:proofErr w:type="spellEnd"/>
      <w:r w:rsidRPr="00F26CB6">
        <w:rPr>
          <w:rFonts w:ascii="Menlo" w:hAnsi="Menlo" w:cs="Menlo"/>
          <w:color w:val="E8BF6A"/>
          <w:sz w:val="18"/>
          <w:szCs w:val="18"/>
          <w:lang w:val="en-US"/>
        </w:rPr>
        <w:t>&lt;/</w:t>
      </w:r>
      <w:proofErr w:type="spellStart"/>
      <w:r w:rsidRPr="00F26CB6">
        <w:rPr>
          <w:rFonts w:ascii="Menlo" w:hAnsi="Menlo" w:cs="Menlo"/>
          <w:color w:val="E8BF6A"/>
          <w:sz w:val="18"/>
          <w:szCs w:val="18"/>
          <w:lang w:val="en-US"/>
        </w:rPr>
        <w:t>artifactId</w:t>
      </w:r>
      <w:proofErr w:type="spellEnd"/>
      <w:r w:rsidRPr="00F26CB6">
        <w:rPr>
          <w:rFonts w:ascii="Menlo" w:hAnsi="Menlo" w:cs="Menlo"/>
          <w:color w:val="E8BF6A"/>
          <w:sz w:val="18"/>
          <w:szCs w:val="18"/>
          <w:lang w:val="en-US"/>
        </w:rPr>
        <w:t>&gt;</w:t>
      </w:r>
      <w:r w:rsidRPr="00F26CB6">
        <w:rPr>
          <w:rFonts w:ascii="Menlo" w:hAnsi="Menlo" w:cs="Menlo"/>
          <w:color w:val="E8BF6A"/>
          <w:sz w:val="18"/>
          <w:szCs w:val="18"/>
          <w:lang w:val="en-US"/>
        </w:rPr>
        <w:br/>
        <w:t xml:space="preserve">  &lt;version&gt;</w:t>
      </w:r>
      <w:r w:rsidRPr="00F26CB6">
        <w:rPr>
          <w:rFonts w:ascii="Menlo" w:hAnsi="Menlo" w:cs="Menlo"/>
          <w:color w:val="A9B7C6"/>
          <w:sz w:val="18"/>
          <w:szCs w:val="18"/>
          <w:lang w:val="en-US"/>
        </w:rPr>
        <w:t>2.18.0</w:t>
      </w:r>
      <w:r w:rsidRPr="00F26CB6">
        <w:rPr>
          <w:rFonts w:ascii="Menlo" w:hAnsi="Menlo" w:cs="Menlo"/>
          <w:color w:val="E8BF6A"/>
          <w:sz w:val="18"/>
          <w:szCs w:val="18"/>
          <w:lang w:val="en-US"/>
        </w:rPr>
        <w:t>&lt;/version&gt;</w:t>
      </w:r>
      <w:r w:rsidRPr="00F26CB6">
        <w:rPr>
          <w:rFonts w:ascii="Menlo" w:hAnsi="Menlo" w:cs="Menlo"/>
          <w:color w:val="E8BF6A"/>
          <w:sz w:val="18"/>
          <w:szCs w:val="18"/>
          <w:lang w:val="en-US"/>
        </w:rPr>
        <w:br/>
        <w:t>&lt;/dependency&gt;</w:t>
      </w:r>
    </w:p>
    <w:p w14:paraId="228C236B" w14:textId="3A327C13" w:rsidR="002C4680" w:rsidRDefault="00056F33" w:rsidP="002A4910">
      <w:r>
        <w:t xml:space="preserve">As Java Servlets are used to publish the web service, the following dependency is essential: </w:t>
      </w:r>
    </w:p>
    <w:p w14:paraId="5D304F71" w14:textId="77777777" w:rsidR="001537B4" w:rsidRPr="001537B4" w:rsidRDefault="001537B4" w:rsidP="001537B4">
      <w:pPr>
        <w:pStyle w:val="HTMLPreformatted"/>
        <w:shd w:val="clear" w:color="auto" w:fill="2B2B2B"/>
        <w:rPr>
          <w:rFonts w:ascii="Menlo" w:hAnsi="Menlo" w:cs="Menlo"/>
          <w:color w:val="A9B7C6"/>
          <w:sz w:val="18"/>
          <w:szCs w:val="18"/>
          <w:lang w:val="en-US"/>
        </w:rPr>
      </w:pPr>
      <w:r w:rsidRPr="001537B4">
        <w:rPr>
          <w:rFonts w:ascii="Menlo" w:hAnsi="Menlo" w:cs="Menlo"/>
          <w:color w:val="E8BF6A"/>
          <w:sz w:val="18"/>
          <w:szCs w:val="18"/>
          <w:lang w:val="en-US"/>
        </w:rPr>
        <w:t>&lt;dependency&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proofErr w:type="spellStart"/>
      <w:r w:rsidRPr="001537B4">
        <w:rPr>
          <w:rFonts w:ascii="Menlo" w:hAnsi="Menlo" w:cs="Menlo"/>
          <w:color w:val="A9B7C6"/>
          <w:sz w:val="18"/>
          <w:szCs w:val="18"/>
          <w:lang w:val="en-US"/>
        </w:rPr>
        <w:t>com.amazon.alexa</w:t>
      </w:r>
      <w:proofErr w:type="spellEnd"/>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group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A9B7C6"/>
          <w:sz w:val="18"/>
          <w:szCs w:val="18"/>
          <w:lang w:val="en-US"/>
        </w:rPr>
        <w:t>ask-</w:t>
      </w:r>
      <w:proofErr w:type="spellStart"/>
      <w:r w:rsidRPr="001537B4">
        <w:rPr>
          <w:rFonts w:ascii="Menlo" w:hAnsi="Menlo" w:cs="Menlo"/>
          <w:color w:val="A9B7C6"/>
          <w:sz w:val="18"/>
          <w:szCs w:val="18"/>
          <w:lang w:val="en-US"/>
        </w:rPr>
        <w:t>sdk</w:t>
      </w:r>
      <w:proofErr w:type="spellEnd"/>
      <w:r w:rsidRPr="001537B4">
        <w:rPr>
          <w:rFonts w:ascii="Menlo" w:hAnsi="Menlo" w:cs="Menlo"/>
          <w:color w:val="A9B7C6"/>
          <w:sz w:val="18"/>
          <w:szCs w:val="18"/>
          <w:lang w:val="en-US"/>
        </w:rPr>
        <w:t>-servlet-support</w:t>
      </w:r>
      <w:r w:rsidRPr="001537B4">
        <w:rPr>
          <w:rFonts w:ascii="Menlo" w:hAnsi="Menlo" w:cs="Menlo"/>
          <w:color w:val="E8BF6A"/>
          <w:sz w:val="18"/>
          <w:szCs w:val="18"/>
          <w:lang w:val="en-US"/>
        </w:rPr>
        <w:t>&lt;/</w:t>
      </w:r>
      <w:proofErr w:type="spellStart"/>
      <w:r w:rsidRPr="001537B4">
        <w:rPr>
          <w:rFonts w:ascii="Menlo" w:hAnsi="Menlo" w:cs="Menlo"/>
          <w:color w:val="E8BF6A"/>
          <w:sz w:val="18"/>
          <w:szCs w:val="18"/>
          <w:lang w:val="en-US"/>
        </w:rPr>
        <w:t>artifactId</w:t>
      </w:r>
      <w:proofErr w:type="spellEnd"/>
      <w:r w:rsidRPr="001537B4">
        <w:rPr>
          <w:rFonts w:ascii="Menlo" w:hAnsi="Menlo" w:cs="Menlo"/>
          <w:color w:val="E8BF6A"/>
          <w:sz w:val="18"/>
          <w:szCs w:val="18"/>
          <w:lang w:val="en-US"/>
        </w:rPr>
        <w:t>&gt;</w:t>
      </w:r>
      <w:r w:rsidRPr="001537B4">
        <w:rPr>
          <w:rFonts w:ascii="Menlo" w:hAnsi="Menlo" w:cs="Menlo"/>
          <w:color w:val="E8BF6A"/>
          <w:sz w:val="18"/>
          <w:szCs w:val="18"/>
          <w:lang w:val="en-US"/>
        </w:rPr>
        <w:br/>
        <w:t xml:space="preserve">  &lt;version&gt;</w:t>
      </w:r>
      <w:r w:rsidRPr="001537B4">
        <w:rPr>
          <w:rFonts w:ascii="Menlo" w:hAnsi="Menlo" w:cs="Menlo"/>
          <w:color w:val="A9B7C6"/>
          <w:sz w:val="18"/>
          <w:szCs w:val="18"/>
          <w:lang w:val="en-US"/>
        </w:rPr>
        <w:t>2.14.0</w:t>
      </w:r>
      <w:r w:rsidRPr="001537B4">
        <w:rPr>
          <w:rFonts w:ascii="Menlo" w:hAnsi="Menlo" w:cs="Menlo"/>
          <w:color w:val="E8BF6A"/>
          <w:sz w:val="18"/>
          <w:szCs w:val="18"/>
          <w:lang w:val="en-US"/>
        </w:rPr>
        <w:t>&lt;/version&gt;</w:t>
      </w:r>
      <w:r w:rsidRPr="001537B4">
        <w:rPr>
          <w:rFonts w:ascii="Menlo" w:hAnsi="Menlo" w:cs="Menlo"/>
          <w:color w:val="E8BF6A"/>
          <w:sz w:val="18"/>
          <w:szCs w:val="18"/>
          <w:lang w:val="en-US"/>
        </w:rPr>
        <w:br/>
        <w:t>&lt;/dependency&gt;</w:t>
      </w:r>
    </w:p>
    <w:p w14:paraId="3DCEC1F7" w14:textId="04384638" w:rsidR="001537B4" w:rsidRDefault="001537B4" w:rsidP="002A4910">
      <w:r>
        <w:t xml:space="preserve">For the list of full dependencies please see </w:t>
      </w:r>
      <w:r w:rsidRPr="00611E6E">
        <w:rPr>
          <w:highlight w:val="yellow"/>
        </w:rPr>
        <w:t>APPENDIX</w:t>
      </w:r>
      <w:r>
        <w:t xml:space="preserve">. </w:t>
      </w:r>
    </w:p>
    <w:p w14:paraId="7DEA8537" w14:textId="3879CFB7" w:rsidR="00696308" w:rsidRDefault="00696308" w:rsidP="002A4910"/>
    <w:p w14:paraId="76397A65" w14:textId="77777777" w:rsidR="0050410F" w:rsidRDefault="00C977BF" w:rsidP="002A4910">
      <w:r>
        <w:t xml:space="preserve">In order to connect the Alexa skill to the Java Servlet, a servlet class needs to be created. </w:t>
      </w:r>
      <w:r w:rsidR="002229F8">
        <w:t>To make it a servlet the class extends the “</w:t>
      </w:r>
      <w:proofErr w:type="spellStart"/>
      <w:r w:rsidR="002229F8">
        <w:t>SkillServlet</w:t>
      </w:r>
      <w:proofErr w:type="spellEnd"/>
      <w:r w:rsidR="002229F8">
        <w:t>” class from Amazons ASK SDK. By using the “</w:t>
      </w:r>
      <w:proofErr w:type="spellStart"/>
      <w:r w:rsidR="002229F8">
        <w:t>getSkill</w:t>
      </w:r>
      <w:proofErr w:type="spellEnd"/>
      <w:r w:rsidR="002229F8">
        <w:t>” method from this class, it is possible to give the application the skill ID as follows:</w:t>
      </w:r>
    </w:p>
    <w:p w14:paraId="3422683D" w14:textId="18F93B2C" w:rsidR="00C977BF" w:rsidRDefault="0050410F" w:rsidP="002A4910">
      <w:r w:rsidRPr="0050410F">
        <w:drawing>
          <wp:inline distT="0" distB="0" distL="0" distR="0" wp14:anchorId="089F5EC6" wp14:editId="11237B9B">
            <wp:extent cx="5727700" cy="259080"/>
            <wp:effectExtent l="0" t="0" r="0" b="0"/>
            <wp:docPr id="35" name="Picture 3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59080"/>
                    </a:xfrm>
                    <a:prstGeom prst="rect">
                      <a:avLst/>
                    </a:prstGeom>
                  </pic:spPr>
                </pic:pic>
              </a:graphicData>
            </a:graphic>
          </wp:inline>
        </w:drawing>
      </w:r>
    </w:p>
    <w:p w14:paraId="573E59C8" w14:textId="3EAAF01A" w:rsidR="00696308" w:rsidRDefault="00517B76" w:rsidP="002A4910">
      <w:r>
        <w:t>The skill ID refers to the ID shown in the Amazon developer console</w:t>
      </w:r>
      <w:r w:rsidR="00D957BE">
        <w:t>.</w:t>
      </w:r>
      <w:r w:rsidR="00844BBD">
        <w:t xml:space="preserve"> The main responsibility of the backend program is to handle triggered intents. </w:t>
      </w:r>
      <w:r w:rsidR="00A731E5">
        <w:t>Therefore, a separate class for each intent is created. Below is a list of the intent handler classes:</w:t>
      </w:r>
    </w:p>
    <w:p w14:paraId="3EC9EDA3" w14:textId="2D16FD80" w:rsidR="006A4CA6" w:rsidRDefault="006A4CA6" w:rsidP="006A4CA6">
      <w:pPr>
        <w:pStyle w:val="ListParagraph"/>
        <w:numPr>
          <w:ilvl w:val="1"/>
          <w:numId w:val="15"/>
        </w:numPr>
      </w:pPr>
      <w:proofErr w:type="spellStart"/>
      <w:r>
        <w:t>CancelandStopIntentHndler</w:t>
      </w:r>
      <w:proofErr w:type="spellEnd"/>
    </w:p>
    <w:p w14:paraId="6607F1DD" w14:textId="12FB98A1" w:rsidR="006A4CA6" w:rsidRDefault="006A4CA6" w:rsidP="006A4CA6">
      <w:pPr>
        <w:pStyle w:val="ListParagraph"/>
        <w:numPr>
          <w:ilvl w:val="1"/>
          <w:numId w:val="15"/>
        </w:numPr>
      </w:pPr>
      <w:proofErr w:type="spellStart"/>
      <w:r>
        <w:t>FallbackIntentHandler</w:t>
      </w:r>
      <w:proofErr w:type="spellEnd"/>
    </w:p>
    <w:p w14:paraId="591B15C7" w14:textId="7B8848F4" w:rsidR="006A4CA6" w:rsidRDefault="006A4CA6" w:rsidP="006A4CA6">
      <w:pPr>
        <w:pStyle w:val="ListParagraph"/>
        <w:numPr>
          <w:ilvl w:val="1"/>
          <w:numId w:val="15"/>
        </w:numPr>
      </w:pPr>
      <w:proofErr w:type="spellStart"/>
      <w:r>
        <w:t>HelpIntentHandler</w:t>
      </w:r>
      <w:proofErr w:type="spellEnd"/>
    </w:p>
    <w:p w14:paraId="3663A836" w14:textId="286910DB" w:rsidR="006A4CA6" w:rsidRDefault="006A4CA6" w:rsidP="006A4CA6">
      <w:pPr>
        <w:pStyle w:val="ListParagraph"/>
        <w:numPr>
          <w:ilvl w:val="1"/>
          <w:numId w:val="15"/>
        </w:numPr>
      </w:pPr>
      <w:proofErr w:type="spellStart"/>
      <w:r>
        <w:t>LaunchRequestHandler</w:t>
      </w:r>
      <w:proofErr w:type="spellEnd"/>
    </w:p>
    <w:p w14:paraId="61B85E40" w14:textId="0B21518C" w:rsidR="006A4CA6" w:rsidRDefault="006A4CA6" w:rsidP="006A4CA6">
      <w:pPr>
        <w:pStyle w:val="ListParagraph"/>
        <w:numPr>
          <w:ilvl w:val="1"/>
          <w:numId w:val="15"/>
        </w:numPr>
      </w:pPr>
      <w:proofErr w:type="spellStart"/>
      <w:r>
        <w:t>LogDrinkIntentHandler</w:t>
      </w:r>
      <w:proofErr w:type="spellEnd"/>
    </w:p>
    <w:p w14:paraId="18421BCA" w14:textId="32A6CCAF" w:rsidR="006A4CA6" w:rsidRDefault="006A4CA6" w:rsidP="006A4CA6">
      <w:pPr>
        <w:pStyle w:val="ListParagraph"/>
        <w:numPr>
          <w:ilvl w:val="1"/>
          <w:numId w:val="15"/>
        </w:numPr>
      </w:pPr>
      <w:proofErr w:type="spellStart"/>
      <w:r>
        <w:t>LogFoodIntentHandler</w:t>
      </w:r>
      <w:proofErr w:type="spellEnd"/>
    </w:p>
    <w:p w14:paraId="4407364F" w14:textId="689EF87C" w:rsidR="006A4CA6" w:rsidRDefault="006A4CA6" w:rsidP="006A4CA6">
      <w:pPr>
        <w:pStyle w:val="ListParagraph"/>
        <w:numPr>
          <w:ilvl w:val="1"/>
          <w:numId w:val="15"/>
        </w:numPr>
      </w:pPr>
      <w:proofErr w:type="spellStart"/>
      <w:r>
        <w:t>LogMealIntentHandler</w:t>
      </w:r>
      <w:proofErr w:type="spellEnd"/>
    </w:p>
    <w:p w14:paraId="35AF8E28" w14:textId="497506B0" w:rsidR="006A4CA6" w:rsidRDefault="006A4CA6" w:rsidP="006A4CA6">
      <w:pPr>
        <w:pStyle w:val="ListParagraph"/>
        <w:numPr>
          <w:ilvl w:val="1"/>
          <w:numId w:val="15"/>
        </w:numPr>
      </w:pPr>
      <w:proofErr w:type="spellStart"/>
      <w:r>
        <w:t>SessionEndedRequestHandler</w:t>
      </w:r>
      <w:proofErr w:type="spellEnd"/>
    </w:p>
    <w:p w14:paraId="38022C3D" w14:textId="77777777" w:rsidR="00E70D51" w:rsidRDefault="00E70D51" w:rsidP="006A4CA6"/>
    <w:p w14:paraId="7E046D5C" w14:textId="5251621E" w:rsidR="002B75C6" w:rsidRDefault="00E70D51" w:rsidP="002A4910">
      <w:r>
        <w:t>The Alexa skill running as a web service dispatches a JSON object to the configured endpoint. The object contains information as to the type of request. For example, to launch the app the user says, “</w:t>
      </w:r>
      <w:r w:rsidRPr="00E70D51">
        <w:rPr>
          <w:i/>
          <w:iCs/>
        </w:rPr>
        <w:t>Open food diary”</w:t>
      </w:r>
      <w:r>
        <w:t>. As ‘food diary’ is the skills invocation name, the request type is set to ‘</w:t>
      </w:r>
      <w:proofErr w:type="spellStart"/>
      <w:r>
        <w:t>LaunchRequest</w:t>
      </w:r>
      <w:proofErr w:type="spellEnd"/>
      <w:r>
        <w:t>’</w:t>
      </w:r>
      <w:r w:rsidR="00B5632F">
        <w:t xml:space="preserve">. The section containing this information is shown </w:t>
      </w:r>
      <w:proofErr w:type="spellStart"/>
      <w:r w:rsidR="00B5632F">
        <w:t>in</w:t>
      </w:r>
      <w:r w:rsidR="00B5632F">
        <w:fldChar w:fldCharType="begin"/>
      </w:r>
      <w:r w:rsidR="00B5632F">
        <w:instrText xml:space="preserve"> REF _Ref16076611 \h </w:instrText>
      </w:r>
      <w:r w:rsidR="00B5632F">
        <w:fldChar w:fldCharType="separate"/>
      </w:r>
      <w:r w:rsidR="00B5632F">
        <w:t>Figure</w:t>
      </w:r>
      <w:proofErr w:type="spellEnd"/>
      <w:r w:rsidR="00B5632F">
        <w:t xml:space="preserve"> </w:t>
      </w:r>
      <w:r w:rsidR="00B5632F">
        <w:rPr>
          <w:noProof/>
        </w:rPr>
        <w:t>14</w:t>
      </w:r>
      <w:r w:rsidR="00B5632F">
        <w:t xml:space="preserve">: Request Type </w:t>
      </w:r>
      <w:proofErr w:type="spellStart"/>
      <w:r w:rsidR="00B5632F">
        <w:t>LaunchRequest</w:t>
      </w:r>
      <w:proofErr w:type="spellEnd"/>
      <w:r w:rsidR="00B5632F">
        <w:fldChar w:fldCharType="end"/>
      </w:r>
      <w:r w:rsidR="00B5632F">
        <w:t>.</w:t>
      </w:r>
      <w:r w:rsidR="00B25D5D">
        <w:t xml:space="preserve"> The servlet uses this information to launch the correct handler, in this case the ‘</w:t>
      </w:r>
      <w:proofErr w:type="spellStart"/>
      <w:r w:rsidR="00B25D5D" w:rsidRPr="00012308">
        <w:rPr>
          <w:i/>
          <w:iCs/>
        </w:rPr>
        <w:t>LaunchRequestHandler</w:t>
      </w:r>
      <w:proofErr w:type="spellEnd"/>
      <w:r w:rsidR="00B25D5D" w:rsidRPr="00012308">
        <w:rPr>
          <w:i/>
          <w:iCs/>
        </w:rPr>
        <w:t>’</w:t>
      </w:r>
      <w:r w:rsidR="00B25D5D">
        <w:t>.</w:t>
      </w:r>
      <w:r w:rsidR="00B5632F">
        <w:t xml:space="preserve"> </w:t>
      </w:r>
      <w:r>
        <w:t xml:space="preserve"> </w:t>
      </w:r>
      <w:r w:rsidR="002B75C6">
        <w:t xml:space="preserve">To configure the servlet to understand that the request is coming from an Alexa skill, ASK SDK provides a </w:t>
      </w:r>
      <w:r w:rsidR="00E872F6">
        <w:rPr>
          <w:noProof/>
        </w:rPr>
        <w:lastRenderedPageBreak/>
        <mc:AlternateContent>
          <mc:Choice Requires="wpg">
            <w:drawing>
              <wp:anchor distT="0" distB="0" distL="114300" distR="114300" simplePos="0" relativeHeight="251689984" behindDoc="0" locked="0" layoutInCell="1" allowOverlap="1" wp14:anchorId="6BAE5381" wp14:editId="19499F7C">
                <wp:simplePos x="0" y="0"/>
                <wp:positionH relativeFrom="column">
                  <wp:posOffset>-321013</wp:posOffset>
                </wp:positionH>
                <wp:positionV relativeFrom="paragraph">
                  <wp:posOffset>189</wp:posOffset>
                </wp:positionV>
                <wp:extent cx="3848100" cy="1823085"/>
                <wp:effectExtent l="0" t="0" r="0" b="5715"/>
                <wp:wrapSquare wrapText="bothSides"/>
                <wp:docPr id="38" name="Group 38"/>
                <wp:cNvGraphicFramePr/>
                <a:graphic xmlns:a="http://schemas.openxmlformats.org/drawingml/2006/main">
                  <a:graphicData uri="http://schemas.microsoft.com/office/word/2010/wordprocessingGroup">
                    <wpg:wgp>
                      <wpg:cNvGrpSpPr/>
                      <wpg:grpSpPr>
                        <a:xfrm>
                          <a:off x="0" y="0"/>
                          <a:ext cx="3848100" cy="1823085"/>
                          <a:chOff x="0" y="0"/>
                          <a:chExt cx="3848100" cy="1823085"/>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848100" cy="1498600"/>
                          </a:xfrm>
                          <a:prstGeom prst="rect">
                            <a:avLst/>
                          </a:prstGeom>
                        </pic:spPr>
                      </pic:pic>
                      <wps:wsp>
                        <wps:cNvPr id="37" name="Text Box 37"/>
                        <wps:cNvSpPr txBox="1"/>
                        <wps:spPr>
                          <a:xfrm>
                            <a:off x="0" y="1556385"/>
                            <a:ext cx="3848100" cy="266700"/>
                          </a:xfrm>
                          <a:prstGeom prst="rect">
                            <a:avLst/>
                          </a:prstGeom>
                          <a:solidFill>
                            <a:prstClr val="white"/>
                          </a:solidFill>
                          <a:ln>
                            <a:noFill/>
                          </a:ln>
                        </wps:spPr>
                        <wps:txbx>
                          <w:txbxContent>
                            <w:p w14:paraId="7AE7AA81" w14:textId="0AE783AC" w:rsidR="00B5632F" w:rsidRPr="000600D6" w:rsidRDefault="00B5632F" w:rsidP="00B5632F">
                              <w:pPr>
                                <w:pStyle w:val="Caption"/>
                              </w:pPr>
                              <w:bookmarkStart w:id="29" w:name="_Ref16076611"/>
                              <w:r>
                                <w:t xml:space="preserve">Figure </w:t>
                              </w:r>
                              <w:r>
                                <w:fldChar w:fldCharType="begin"/>
                              </w:r>
                              <w:r>
                                <w:instrText xml:space="preserve"> SEQ Figure \* ARABIC </w:instrText>
                              </w:r>
                              <w:r>
                                <w:fldChar w:fldCharType="separate"/>
                              </w:r>
                              <w:r w:rsidR="00D31F11">
                                <w:rPr>
                                  <w:noProof/>
                                </w:rPr>
                                <w:t>14</w:t>
                              </w:r>
                              <w:r>
                                <w:fldChar w:fldCharType="end"/>
                              </w:r>
                              <w:r>
                                <w:t xml:space="preserve">: Request Type </w:t>
                              </w:r>
                              <w:proofErr w:type="spellStart"/>
                              <w:r>
                                <w:t>LaunchRequest</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BAE5381" id="Group 38" o:spid="_x0000_s1059" style="position:absolute;margin-left:-25.3pt;margin-top:0;width:303pt;height:143.55pt;z-index:251689984;mso-height-relative:margin" coordsize="38481,1823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&#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13;&#10;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Pn5//j5+f/4+fn/+Pn5//j5+f/4+fn/+Pn5//j5+f/4&#13;&#10;+fn/+Pn5//j5+f/4+fn/+Pn5//j5+f+gyM7/j77F/zGLmP+OvsX/+Pn5//j5+f/4+fn/v9rd/yeF&#13;&#10;k//19/f/+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0lPsv+WmtH/+Pn5//j5+f/4+fn/+Pn5//j5+f/4+fn/+Pn5//j5&#13;&#10;+f/4+fn/+Pn5//j5+f/4+fn/+Pn5//j5+f/4+fn/+Pn5//j5+f/4+fn/+Pn5//j5+f/4+fn/+Pn5&#13;&#10;//j5+f/4+fn/+Pn5//j5+f/4+fn/+Pn5//j5+f/4+fn/+Pn5//j5+f/4+fn/+Pn5//j5+f/4+fn/&#13;&#10;+Pn5//j5+f+0tbX/FxcX/8fIy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j5+f/4+fn/+Pn5//j5&#13;&#10;+f/4+fn/+Pn5//j5+f/4+fn/+Pn5//j5+f/4+fn/+Pn5//j5+f90sLn/d7K7/73Z3f/2+Pj/+Pn5&#13;&#10;//j5+f/4+fn/2+nr/4e6wv/3+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5qe0//DxeP/+Pn5//j5+f/4+fn/+Pn5&#13;&#10;//j5+f/4+fn/+Pn5//j5+f/4+fn/+Pn5//j5+f/4+fn/+Pn5//j5+f/4+fn/+Pn5//j5+f/4+fn/&#13;&#10;+Pn5//j5+f/4+fn/+Pn5//j5+f/4+fn/+Pn5//j5+f/4+fn/+Pn5//j5+f/4+fn/+Pn5//j5+f/4&#13;&#10;+fn/+Pn5//j5+f/4+fn/+Pn5//j5+f+2t7f/09TU//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K23f+qrtn/+Pn5//j5+f/4+fn/+Pn5//j5+f/4+fn/+Pn5//j5+f/4+fn/+Pn5//j5+f/4+fn/&#13;&#10;+Pn5//j5+f/4+fn/+Pn5//j5+f/4+fn/+Pn5//j5+f/4+fn/+Pn5//j5+f/4+fn/+Pn5//j5+f/4&#13;&#10;+fn/+Pn5//j5+f/4+fn/+Pn5//j5+f/4+fn/+Pn5//j5+f/4+fn/+Pn5//j5+f/q6/P/gYTI/+vs&#13;&#10;8//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09PT//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80jJn/r9DV//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Hi4v82Nzf/fH19//j5+f/4+fn/+Pn5&#13;&#10;//j5+f/4+fn/+Pn5//j5+f/4+fn/+Pn5//j5+f/4+fn/+Pn5//j5+f/4+fn/+Pn5//j5+f/4+fn/&#13;&#10;//////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Qv8b/0OPm//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9jZ2f+jpKT/&#13;&#10;9/j4//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09PT//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&#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09PT&#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7S1tf8XFxf/x8jI//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7a3t//T1NT/+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09PT//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5ycnP9wcHD/jI2N/+bm5v/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6Slpf9sbGz/IiIi&#13;&#10;/0tLS//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kJGR/yAgIP/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YGFh/1RUVP/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UlJS/1laWv/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tLW1/xAQEP9gYWH/srOz//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19jY/x8fH/8fHx//g4SE//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XV5e/0NDQ//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V1dX/2BhY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gYKC/zAwMP/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fn9//x8fH//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2pqav8SEhL/AgIC/4eIiP/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9vc3P/Q0dH/6Onp//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">
                <v:shape id="Picture 36" o:spid="_x0000_s1060" type="#_x0000_t75" style="position:absolute;width:38481;height:14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">
                  <v:imagedata r:id="rId37" o:title=""/>
                </v:shape>
                <v:shape id="Text Box 37" o:spid="_x0000_s1061" type="#_x0000_t202" style="position:absolute;top:15563;width:3848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" stroked="f">
                  <v:textbox style="mso-fit-shape-to-text:t" inset="0,0,0,0">
                    <w:txbxContent>
                      <w:p w14:paraId="7AE7AA81" w14:textId="0AE783AC" w:rsidR="00B5632F" w:rsidRPr="000600D6" w:rsidRDefault="00B5632F" w:rsidP="00B5632F">
                        <w:pPr>
                          <w:pStyle w:val="Caption"/>
                        </w:pPr>
                        <w:bookmarkStart w:id="30" w:name="_Ref16076611"/>
                        <w:r>
                          <w:t xml:space="preserve">Figure </w:t>
                        </w:r>
                        <w:r>
                          <w:fldChar w:fldCharType="begin"/>
                        </w:r>
                        <w:r>
                          <w:instrText xml:space="preserve"> SEQ Figure \* ARABIC </w:instrText>
                        </w:r>
                        <w:r>
                          <w:fldChar w:fldCharType="separate"/>
                        </w:r>
                        <w:r w:rsidR="00D31F11">
                          <w:rPr>
                            <w:noProof/>
                          </w:rPr>
                          <w:t>14</w:t>
                        </w:r>
                        <w:r>
                          <w:fldChar w:fldCharType="end"/>
                        </w:r>
                        <w:r>
                          <w:t xml:space="preserve">: Request Type </w:t>
                        </w:r>
                        <w:proofErr w:type="spellStart"/>
                        <w:r>
                          <w:t>LaunchRequest</w:t>
                        </w:r>
                        <w:bookmarkEnd w:id="30"/>
                        <w:proofErr w:type="spellEnd"/>
                      </w:p>
                    </w:txbxContent>
                  </v:textbox>
                </v:shape>
                <w10:wrap type="square"/>
              </v:group>
            </w:pict>
          </mc:Fallback>
        </mc:AlternateContent>
      </w:r>
      <w:proofErr w:type="spellStart"/>
      <w:r w:rsidR="002B75C6" w:rsidRPr="00CA5B59">
        <w:rPr>
          <w:i/>
          <w:iCs/>
        </w:rPr>
        <w:t>RequestHandler</w:t>
      </w:r>
      <w:proofErr w:type="spellEnd"/>
      <w:r w:rsidR="002B75C6">
        <w:t xml:space="preserve"> class that can be </w:t>
      </w:r>
      <w:r w:rsidR="00CA5B59">
        <w:t>implemented.</w:t>
      </w:r>
      <w:r w:rsidR="003E3FB0">
        <w:t xml:space="preserve"> The </w:t>
      </w:r>
      <w:proofErr w:type="spellStart"/>
      <w:r w:rsidR="003E3FB0" w:rsidRPr="003E3FB0">
        <w:rPr>
          <w:i/>
          <w:iCs/>
        </w:rPr>
        <w:t>LaunchRequestHandler</w:t>
      </w:r>
      <w:proofErr w:type="spellEnd"/>
      <w:r w:rsidR="003E3FB0">
        <w:t xml:space="preserve"> checks for the correct request type through the </w:t>
      </w:r>
      <w:proofErr w:type="spellStart"/>
      <w:r w:rsidR="003E3FB0">
        <w:t>HandlerInput</w:t>
      </w:r>
      <w:proofErr w:type="spellEnd"/>
      <w:r w:rsidR="003E3FB0">
        <w:t xml:space="preserve">. The </w:t>
      </w:r>
      <w:proofErr w:type="spellStart"/>
      <w:r w:rsidR="003E3FB0">
        <w:t>HandlerInput</w:t>
      </w:r>
      <w:proofErr w:type="spellEnd"/>
      <w:r w:rsidR="003E3FB0">
        <w:t xml:space="preserve"> includes all the information from the JSON object sent by the skill</w:t>
      </w:r>
      <w:r w:rsidR="00A93CED">
        <w:t xml:space="preserve"> and thus the request type may be checked using the following method:</w:t>
      </w:r>
    </w:p>
    <w:p w14:paraId="021506D7" w14:textId="77777777" w:rsidR="00A93CED" w:rsidRPr="00A93CED" w:rsidRDefault="00A93CED" w:rsidP="00A93CED">
      <w:pPr>
        <w:pStyle w:val="HTMLPreformatted"/>
        <w:shd w:val="clear" w:color="auto" w:fill="2B2B2B"/>
        <w:rPr>
          <w:rFonts w:ascii="Menlo" w:hAnsi="Menlo" w:cs="Menlo"/>
          <w:color w:val="A9B7C6"/>
          <w:sz w:val="18"/>
          <w:szCs w:val="18"/>
          <w:lang w:val="en-US"/>
        </w:rPr>
      </w:pPr>
      <w:proofErr w:type="spellStart"/>
      <w:proofErr w:type="gramStart"/>
      <w:r w:rsidRPr="00A93CED">
        <w:rPr>
          <w:rFonts w:ascii="Menlo" w:hAnsi="Menlo" w:cs="Menlo"/>
          <w:color w:val="A9B7C6"/>
          <w:sz w:val="18"/>
          <w:szCs w:val="18"/>
          <w:lang w:val="en-US"/>
        </w:rPr>
        <w:t>input.matches</w:t>
      </w:r>
      <w:proofErr w:type="spellEnd"/>
      <w:proofErr w:type="gramEnd"/>
      <w:r w:rsidRPr="00A93CED">
        <w:rPr>
          <w:rFonts w:ascii="Menlo" w:hAnsi="Menlo" w:cs="Menlo"/>
          <w:color w:val="A9B7C6"/>
          <w:sz w:val="18"/>
          <w:szCs w:val="18"/>
          <w:lang w:val="en-US"/>
        </w:rPr>
        <w:t>(</w:t>
      </w:r>
      <w:proofErr w:type="spellStart"/>
      <w:r w:rsidRPr="00A93CED">
        <w:rPr>
          <w:rFonts w:ascii="Menlo" w:hAnsi="Menlo" w:cs="Menlo"/>
          <w:i/>
          <w:iCs/>
          <w:color w:val="A9B7C6"/>
          <w:sz w:val="18"/>
          <w:szCs w:val="18"/>
          <w:lang w:val="en-US"/>
        </w:rPr>
        <w:t>requestType</w:t>
      </w:r>
      <w:proofErr w:type="spellEnd"/>
      <w:r w:rsidRPr="00A93CED">
        <w:rPr>
          <w:rFonts w:ascii="Menlo" w:hAnsi="Menlo" w:cs="Menlo"/>
          <w:color w:val="A9B7C6"/>
          <w:sz w:val="18"/>
          <w:szCs w:val="18"/>
          <w:lang w:val="en-US"/>
        </w:rPr>
        <w:t>(</w:t>
      </w:r>
      <w:proofErr w:type="spellStart"/>
      <w:r w:rsidRPr="00A93CED">
        <w:rPr>
          <w:rFonts w:ascii="Menlo" w:hAnsi="Menlo" w:cs="Menlo"/>
          <w:color w:val="A9B7C6"/>
          <w:sz w:val="18"/>
          <w:szCs w:val="18"/>
          <w:lang w:val="en-US"/>
        </w:rPr>
        <w:t>LaunchRequest.</w:t>
      </w:r>
      <w:r w:rsidRPr="00A93CED">
        <w:rPr>
          <w:rFonts w:ascii="Menlo" w:hAnsi="Menlo" w:cs="Menlo"/>
          <w:color w:val="CC7832"/>
          <w:sz w:val="18"/>
          <w:szCs w:val="18"/>
          <w:lang w:val="en-US"/>
        </w:rPr>
        <w:t>class</w:t>
      </w:r>
      <w:proofErr w:type="spellEnd"/>
      <w:r w:rsidRPr="00A93CED">
        <w:rPr>
          <w:rFonts w:ascii="Menlo" w:hAnsi="Menlo" w:cs="Menlo"/>
          <w:color w:val="A9B7C6"/>
          <w:sz w:val="18"/>
          <w:szCs w:val="18"/>
          <w:lang w:val="en-US"/>
        </w:rPr>
        <w:t>))</w:t>
      </w:r>
      <w:r w:rsidRPr="00A93CED">
        <w:rPr>
          <w:rFonts w:ascii="Menlo" w:hAnsi="Menlo" w:cs="Menlo"/>
          <w:color w:val="CC7832"/>
          <w:sz w:val="18"/>
          <w:szCs w:val="18"/>
          <w:lang w:val="en-US"/>
        </w:rPr>
        <w:t>;</w:t>
      </w:r>
    </w:p>
    <w:p w14:paraId="09524542" w14:textId="63FFB25D" w:rsidR="00A93CED" w:rsidRDefault="00A93CED" w:rsidP="002A4910"/>
    <w:p w14:paraId="636A84DB" w14:textId="7CD9BC44" w:rsidR="005D45A4" w:rsidRDefault="005D45A4" w:rsidP="002A4910">
      <w:r>
        <w:t xml:space="preserve">It is good practice to return a response to the skill. Returning speech is convenient to notify the user that the skill has been launched and is ready for further action. This may be done through the </w:t>
      </w:r>
      <w:proofErr w:type="spellStart"/>
      <w:r w:rsidRPr="00C56945">
        <w:rPr>
          <w:i/>
          <w:iCs/>
        </w:rPr>
        <w:t>respon</w:t>
      </w:r>
      <w:r w:rsidR="00C56945" w:rsidRPr="00C56945">
        <w:rPr>
          <w:i/>
          <w:iCs/>
        </w:rPr>
        <w:t>s</w:t>
      </w:r>
      <w:r w:rsidRPr="00C56945">
        <w:rPr>
          <w:i/>
          <w:iCs/>
        </w:rPr>
        <w:t>eBuilder</w:t>
      </w:r>
      <w:proofErr w:type="spellEnd"/>
      <w:r>
        <w:t xml:space="preserve"> provided by ASK SDK. </w:t>
      </w:r>
      <w:r w:rsidR="00922671">
        <w:t>The launch request response is shown below:</w:t>
      </w:r>
    </w:p>
    <w:p w14:paraId="183C3452" w14:textId="48187B08" w:rsidR="00922671" w:rsidRDefault="00922671" w:rsidP="00922671">
      <w:pPr>
        <w:pStyle w:val="HTMLPreformatted"/>
        <w:shd w:val="clear" w:color="auto" w:fill="2B2B2B"/>
        <w:rPr>
          <w:rFonts w:ascii="Menlo" w:hAnsi="Menlo" w:cs="Menlo"/>
          <w:color w:val="A9B7C6"/>
          <w:sz w:val="18"/>
          <w:szCs w:val="18"/>
          <w:lang w:val="en-US"/>
        </w:rPr>
      </w:pPr>
      <w:r w:rsidRPr="00922671">
        <w:rPr>
          <w:rFonts w:ascii="Menlo" w:hAnsi="Menlo" w:cs="Menlo"/>
          <w:color w:val="A9B7C6"/>
          <w:sz w:val="18"/>
          <w:szCs w:val="18"/>
          <w:lang w:val="en-US"/>
        </w:rPr>
        <w:t xml:space="preserve">String </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 xml:space="preserve"> = </w:t>
      </w:r>
      <w:r w:rsidRPr="00922671">
        <w:rPr>
          <w:rFonts w:ascii="Menlo" w:hAnsi="Menlo" w:cs="Menlo"/>
          <w:color w:val="6A8759"/>
          <w:sz w:val="18"/>
          <w:szCs w:val="18"/>
          <w:lang w:val="en-US"/>
        </w:rPr>
        <w:t>"Welcome to your Food Diary. Use me to log food!"</w:t>
      </w:r>
      <w:r w:rsidRPr="00922671">
        <w:rPr>
          <w:rFonts w:ascii="Menlo" w:hAnsi="Menlo" w:cs="Menlo"/>
          <w:color w:val="CC7832"/>
          <w:sz w:val="18"/>
          <w:szCs w:val="18"/>
          <w:lang w:val="en-US"/>
        </w:rPr>
        <w:t>;</w:t>
      </w:r>
      <w:r w:rsidRPr="00922671">
        <w:rPr>
          <w:rFonts w:ascii="Menlo" w:hAnsi="Menlo" w:cs="Menlo"/>
          <w:color w:val="CC7832"/>
          <w:sz w:val="18"/>
          <w:szCs w:val="18"/>
          <w:lang w:val="en-US"/>
        </w:rPr>
        <w:br/>
      </w:r>
      <w:r w:rsidRPr="00922671">
        <w:rPr>
          <w:rFonts w:ascii="Menlo" w:hAnsi="Menlo" w:cs="Menlo"/>
          <w:color w:val="CC7832"/>
          <w:sz w:val="18"/>
          <w:szCs w:val="18"/>
          <w:lang w:val="en-US"/>
        </w:rPr>
        <w:br/>
        <w:t xml:space="preserve">return </w:t>
      </w:r>
      <w:proofErr w:type="spellStart"/>
      <w:proofErr w:type="gramStart"/>
      <w:r w:rsidRPr="00922671">
        <w:rPr>
          <w:rFonts w:ascii="Menlo" w:hAnsi="Menlo" w:cs="Menlo"/>
          <w:color w:val="A9B7C6"/>
          <w:sz w:val="18"/>
          <w:szCs w:val="18"/>
          <w:lang w:val="en-US"/>
        </w:rPr>
        <w:t>input.getResponseBuilder</w:t>
      </w:r>
      <w:proofErr w:type="spellEnd"/>
      <w:proofErr w:type="gramEnd"/>
      <w:r w:rsidRPr="00922671">
        <w:rPr>
          <w:rFonts w:ascii="Menlo" w:hAnsi="Menlo" w:cs="Menlo"/>
          <w:color w:val="A9B7C6"/>
          <w:sz w:val="18"/>
          <w:szCs w:val="18"/>
          <w:lang w:val="en-US"/>
        </w:rPr>
        <w:t>()</w:t>
      </w:r>
      <w:r w:rsidRPr="00922671">
        <w:rPr>
          <w:rFonts w:ascii="Menlo" w:hAnsi="Menlo" w:cs="Menlo"/>
          <w:color w:val="A9B7C6"/>
          <w:sz w:val="18"/>
          <w:szCs w:val="18"/>
          <w:lang w:val="en-US"/>
        </w:rPr>
        <w:br/>
        <w:t xml:space="preserve">        .</w:t>
      </w:r>
      <w:proofErr w:type="spellStart"/>
      <w:r w:rsidRPr="00922671">
        <w:rPr>
          <w:rFonts w:ascii="Menlo" w:hAnsi="Menlo" w:cs="Menlo"/>
          <w:color w:val="A9B7C6"/>
          <w:sz w:val="18"/>
          <w:szCs w:val="18"/>
          <w:lang w:val="en-US"/>
        </w:rPr>
        <w:t>withSpeech</w:t>
      </w:r>
      <w:proofErr w:type="spellEnd"/>
      <w:r w:rsidRPr="00922671">
        <w:rPr>
          <w:rFonts w:ascii="Menlo" w:hAnsi="Menlo" w:cs="Menlo"/>
          <w:color w:val="A9B7C6"/>
          <w:sz w:val="18"/>
          <w:szCs w:val="18"/>
          <w:lang w:val="en-US"/>
        </w:rPr>
        <w:t>(</w:t>
      </w:r>
      <w:proofErr w:type="spellStart"/>
      <w:r w:rsidRPr="00922671">
        <w:rPr>
          <w:rFonts w:ascii="Menlo" w:hAnsi="Menlo" w:cs="Menlo"/>
          <w:color w:val="A9B7C6"/>
          <w:sz w:val="18"/>
          <w:szCs w:val="18"/>
          <w:lang w:val="en-US"/>
        </w:rPr>
        <w:t>speechText</w:t>
      </w:r>
      <w:proofErr w:type="spellEnd"/>
      <w:r w:rsidRPr="00922671">
        <w:rPr>
          <w:rFonts w:ascii="Menlo" w:hAnsi="Menlo" w:cs="Menlo"/>
          <w:color w:val="A9B7C6"/>
          <w:sz w:val="18"/>
          <w:szCs w:val="18"/>
          <w:lang w:val="en-US"/>
        </w:rPr>
        <w:t>)</w:t>
      </w:r>
    </w:p>
    <w:p w14:paraId="6E34C555" w14:textId="240604B6" w:rsidR="00922671" w:rsidRPr="00922671" w:rsidRDefault="00922671" w:rsidP="00922671">
      <w:pPr>
        <w:pStyle w:val="HTMLPreformatted"/>
        <w:shd w:val="clear" w:color="auto" w:fill="2B2B2B"/>
        <w:rPr>
          <w:rFonts w:ascii="Menlo" w:hAnsi="Menlo" w:cs="Menlo"/>
          <w:color w:val="A9B7C6"/>
          <w:sz w:val="18"/>
          <w:szCs w:val="18"/>
          <w:lang w:val="en-US"/>
        </w:rPr>
      </w:pPr>
      <w:r>
        <w:rPr>
          <w:rFonts w:ascii="Menlo" w:hAnsi="Menlo" w:cs="Menlo"/>
          <w:color w:val="A9B7C6"/>
          <w:sz w:val="18"/>
          <w:szCs w:val="18"/>
          <w:lang w:val="en-US"/>
        </w:rPr>
        <w:t xml:space="preserve">        </w:t>
      </w:r>
      <w:proofErr w:type="gramStart"/>
      <w:r>
        <w:rPr>
          <w:rFonts w:ascii="Menlo" w:hAnsi="Menlo" w:cs="Menlo"/>
          <w:color w:val="A9B7C6"/>
          <w:sz w:val="18"/>
          <w:szCs w:val="18"/>
          <w:lang w:val="en-US"/>
        </w:rPr>
        <w:t>.build</w:t>
      </w:r>
      <w:proofErr w:type="gramEnd"/>
      <w:r>
        <w:rPr>
          <w:rFonts w:ascii="Menlo" w:hAnsi="Menlo" w:cs="Menlo"/>
          <w:color w:val="A9B7C6"/>
          <w:sz w:val="18"/>
          <w:szCs w:val="18"/>
          <w:lang w:val="en-US"/>
        </w:rPr>
        <w:t>();</w:t>
      </w:r>
    </w:p>
    <w:p w14:paraId="2234C9D7" w14:textId="0751B7F5" w:rsidR="00A93CED" w:rsidRDefault="00492599" w:rsidP="002A4910">
      <w:r>
        <w:rPr>
          <w:i/>
          <w:iCs/>
          <w:noProof/>
        </w:rPr>
        <mc:AlternateContent>
          <mc:Choice Requires="wpg">
            <w:drawing>
              <wp:anchor distT="0" distB="0" distL="114300" distR="114300" simplePos="0" relativeHeight="251698176" behindDoc="0" locked="0" layoutInCell="1" allowOverlap="1" wp14:anchorId="060F68FF" wp14:editId="38781809">
                <wp:simplePos x="0" y="0"/>
                <wp:positionH relativeFrom="column">
                  <wp:posOffset>3929974</wp:posOffset>
                </wp:positionH>
                <wp:positionV relativeFrom="paragraph">
                  <wp:posOffset>1615278</wp:posOffset>
                </wp:positionV>
                <wp:extent cx="2201545" cy="3642198"/>
                <wp:effectExtent l="0" t="0" r="0" b="3175"/>
                <wp:wrapSquare wrapText="bothSides"/>
                <wp:docPr id="44" name="Group 44"/>
                <wp:cNvGraphicFramePr/>
                <a:graphic xmlns:a="http://schemas.openxmlformats.org/drawingml/2006/main">
                  <a:graphicData uri="http://schemas.microsoft.com/office/word/2010/wordprocessingGroup">
                    <wpg:wgp>
                      <wpg:cNvGrpSpPr/>
                      <wpg:grpSpPr>
                        <a:xfrm>
                          <a:off x="0" y="0"/>
                          <a:ext cx="2201545" cy="3642198"/>
                          <a:chOff x="0" y="0"/>
                          <a:chExt cx="2201545" cy="3642198"/>
                        </a:xfrm>
                      </wpg:grpSpPr>
                      <pic:pic xmlns:pic="http://schemas.openxmlformats.org/drawingml/2006/picture">
                        <pic:nvPicPr>
                          <pic:cNvPr id="42" name="Picture 42" descr="A screenshot of a cell phone&#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01545" cy="3394710"/>
                          </a:xfrm>
                          <a:prstGeom prst="rect">
                            <a:avLst/>
                          </a:prstGeom>
                        </pic:spPr>
                      </pic:pic>
                      <wps:wsp>
                        <wps:cNvPr id="43" name="Text Box 43"/>
                        <wps:cNvSpPr txBox="1"/>
                        <wps:spPr>
                          <a:xfrm>
                            <a:off x="0" y="3375498"/>
                            <a:ext cx="2201545" cy="266700"/>
                          </a:xfrm>
                          <a:prstGeom prst="rect">
                            <a:avLst/>
                          </a:prstGeom>
                          <a:solidFill>
                            <a:prstClr val="white"/>
                          </a:solidFill>
                          <a:ln>
                            <a:noFill/>
                          </a:ln>
                        </wps:spPr>
                        <wps:txbx>
                          <w:txbxContent>
                            <w:p w14:paraId="2A8795F1" w14:textId="1C488AFD" w:rsidR="00492599" w:rsidRPr="00CC53A3" w:rsidRDefault="00492599" w:rsidP="00492599">
                              <w:pPr>
                                <w:pStyle w:val="Caption"/>
                              </w:pPr>
                              <w:bookmarkStart w:id="31" w:name="_Ref16079898"/>
                              <w:r>
                                <w:t xml:space="preserve">Figure </w:t>
                              </w:r>
                              <w:r>
                                <w:fldChar w:fldCharType="begin"/>
                              </w:r>
                              <w:r>
                                <w:instrText xml:space="preserve"> SEQ Figure \* ARABIC </w:instrText>
                              </w:r>
                              <w:r>
                                <w:fldChar w:fldCharType="separate"/>
                              </w:r>
                              <w:r w:rsidR="00D31F11">
                                <w:rPr>
                                  <w:noProof/>
                                </w:rPr>
                                <w:t>15</w:t>
                              </w:r>
                              <w:r>
                                <w:fldChar w:fldCharType="end"/>
                              </w:r>
                              <w:r>
                                <w:t>: Log Drin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0F68FF" id="Group 44" o:spid="_x0000_s1062" style="position:absolute;margin-left:309.45pt;margin-top:127.2pt;width:173.35pt;height:286.8pt;z-index:251698176" coordsize="22015,3642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sbT/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3fYP/////////////////////////////////////////////////////////&#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mqq7//f39////////////////////&#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ZGpx/5KWm//4+Pj/////////&#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2Rqcf9kanH/goeM/+/v&#13;&#10;8P//////////////////////////////////////////////////////////////////////////&#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9kanH/ZGpx/2Rq&#13;&#10;cf90eoD/4eLk////////////////////////////////////////////////////////////////&#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13;&#10;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13;&#10;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13;&#10;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13;&#10;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13;&#10;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3d9g/+tsb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4ebm/8XOz/+surv/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&#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&#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surv/xc7P/+Hm5v/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6aqrv/9&#13;&#10;/f3/////////////////////////////////////////////////////////////////////////&#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9k&#13;&#10;anH/kpab//j4+P//////////////////////////////////////////////////////////////&#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13;&#10;////ZGpx/2Rqcf+Ch4z/7+/w////////////////////////////////////////////////////&#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2Rqcf9kanH/ZGpx/3R6gP/h4uT/////////////////////////////////////////&#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9kanH/ZGpx/2Rqcf9kanH/a3F4/9HT1f//////////////////////////////&#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ZGpx/2Rqcf9kanH/ZGpx/2Rqcf9mbHP/vb/C////////////////////&#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13;&#10;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13;&#10;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13;&#10;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7+//h5ub/xc7P/6y6u/+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&#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d3yD////////////&#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13;&#10;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pqqu//39/f//////////////////////////////////////////////////&#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2Rqcf+Slpv/+Pj4////////////////////////////////////////&#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9kanH/ZGpx/4KHjP/v7/D/////////////////////////////&#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ZGpx/2Rqcf9kanH/dHqA/+Hi5P//////////////////&#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&#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13;&#10;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v7&#13;&#10;/+Hm5v/Fzs//rLq7/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y6u//Fzs//&#13;&#10;4ebm//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&#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13;&#10;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9kanH/&#13;&#10;ZGpx/2Rqcf9kanH/ZGpx/2Rqcf9kanH/ZGpx/2Rqcf9kanH/ZGpx/2Rqcf9kanH/ZGpx/2Rqcf9k&#13;&#10;anH/ZGpx/2Rqcf9kanH/ZGpx/2Rqcf9kanH/ZGpx/2Rqcf9kanH/ZGpx/2Rqcf9kanH/ZGpx/2Rq&#13;&#10;cf9kanH/ZGpx/2Rqcf9kanH/ZGpx/2Rqcf9kanH/ZGpx/2Rqcf9kanH/ZGpx/2Rqcf9kanH/ZGpx&#13;&#10;/2Rqcf9kanH/ZGpx/2Rqcf9kanH/ZGpx//////+mqq7//f39////////////////////////////&#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ZGpx/5KWm//4+Pj/////////////////&#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2Rqcf9kanH/goeM/+/v8P//////&#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&#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2Rqcf9kanH/ZGpx/2Rqcf9kanH/ZGpx/2Rqcf9kanH/ZGpx/2Rq&#13;&#10;cf9kanH/ZGpx/2Rqcf9kanH/ZGpx/2Rqcf9kanH/ZGpx/2Rqcf9kanH/ZGpx/2Rqcf9kanH/ZGpx&#13;&#10;/2Rqcf9kanH/ZGpx/2Rqcf9kanH/ZGpx/2Rqcf9kanH/ZGpx/2Rqcf9kanH/ZGpx/2Rqcf9kanH/&#13;&#10;ZGpx/2Rqcf9kanH/ZGpx/2Rqcf9kanH/ZGpx/2Rqcf9kanH/ZGpx/2Rqcf9kanH/////////////&#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13;&#10;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Ts/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3jU7P//////////////////////////&#13;&#10;////////////////////////////////////////////////////////////////////////////&#13;&#10;////////////////0/f+/4Lp/P9v5vz/b+b8/2/m/P9v5vz/b+b8/2/m/P9v5vz/b+b8/4Lp/P/T&#13;&#10;9/7/////////////////////////////////////////////////////////////////////////&#13;&#10;/////////////////////////////x+33/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ft9//////////////////////&#13;&#10;////////////////////////////////////////////////////////////////////////////&#13;&#10;///////////+////rPH9/2/m/P9v5vz/b+b8/2/m/P9v5vz/b+b8/2/m/P9v5vz/b+b8/2/m/P9v&#13;&#10;5vz/b+b8/6zx/f/+////////////////////////////////////////////////////////////&#13;&#10;//////////////////////////////////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svL9/2/m/P9v5vz/b+b8/33o/P+28v3/1fj+//H9///y/f//1Pf+/7Ty/f98&#13;&#10;6Pz/b+b8/2/m/P9v5vz/svL9////////////////////////////////////////////////////&#13;&#10;////////////////////////////////////////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13;&#10;////////////////////////////////////////////////////////////////////////////&#13;&#10;////////////////1vj+/3Dm/P9v5vz/b+b8/53u/f/3/v//////////////////////////////&#13;&#10;////9f3//5zu/f9v5vz/b+b8/3Dm/P/W+P7/////////////////////////////////////////&#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P7//4Lp/P9v5vz/b+b8/53u/f/+////////////////////////////////&#13;&#10;///////////////+////nO79/2/m/P9v5vz/gun8//z+////////////////////////////////&#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8r2/v9v5vz/b+b8/3vo/P/1/f//////////////////////////////&#13;&#10;//////////////////////////X9//976Pz/b+b8/2/m/P/K9v7/////////////////////////&#13;&#10;///////////////////////////////////////////////////8/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Z7f3/b+b8/2/m/P+88/7/////////////////////////////&#13;&#10;////////////////////////////////////uvP+/2/m/P9v5vz/me39////////////////////&#13;&#10;///////////////////////////////////////////////////z+/3/TMXm/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e+j8/2/m/P9v5vz/6vv/////////////////////////&#13;&#10;/////////////////////////////////////////+n7//9v5vz/b+b8/3vo/P//////////////&#13;&#10;///////////////////////////////////////////////////k9vv/Mb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3Dm/P9v5vz/b+b8//3/////////////////////&#13;&#10;///////////////////////////////////////////////8////b+b8/2/m/P9w5vz/////////&#13;&#10;///////////////////////////////////////////////////O7/j/G7bf/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9x5vz/b+b8/2/m/P/7/v//////////////&#13;&#10;/////////////////////////////////////////////////////P7//2/m/P9v5vz/cOb8////&#13;&#10;//////////////////////////////////////////////////+z5/T/DLHd/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13;&#10;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&#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EbLd/0rF5f9Pxub/B6/c/wCt2/8Ardv/B6/c/zvA4/9byuj/FLPe/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13;&#10;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&#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y274f//////8fr9///////f9fr/G7bf/wCt2/+t5fP/+/7+//T7/f/6/f7/gNbt&#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13;&#10;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&#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Hrff/1bJ5/88wOP/Aa3b/wCt2/8Ardv/B6/c/zvA4/9byuj/FLPe&#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13;&#10;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13;&#10;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13;&#10;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13;&#10;////////////////////////////////////////////////////////////////////////////&#13;&#10;////////////////////////////////////////////////////////////////////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y274f//////8fr9///////f9fr/G7bf/wCt2//t+fz/9fz+//r9/v/w&#13;&#10;+v3/S8Xm/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Hrff/1bJ5/88wOP/Aa3b/wCt2/8Ardv/EbLd/0rF5f9P&#13;&#10;xub/B6/c/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13;&#10;////////////////////////////////////////////////////////////////////////////&#13;&#10;////////////////////////////////////////////////////////////////////////////&#13;&#10;////////////////////////////////////////////////////////////////////////////&#13;&#10;//////////////////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13;&#10;////////////////////////////////////////////////////////////////////////////&#13;&#10;//////////////////////////////////8ft9//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13;&#10;////////////////////////////////////////////////////////////////////////////&#13;&#10;////////////////////////////////////////////////////////////////////////////&#13;&#10;////////////////////////////////////////////////////////////////////////////&#13;&#10;////////////////////////////////////////eNTs/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3jU7P//////////&#13;&#10;////////////////////////////////////////////////////////////////////////////&#13;&#10;////////////////////////////////////////////////////////////////////////////&#13;&#10;////////////////////////////////////////////////////////////////////////////&#13;&#10;//////////////////////////////////////////////////8+weT/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z7B5P//////////&#13;&#10;////////////////////////////////////////////////////////////////////////////&#13;&#10;////////////////////////////////////////////////////////////////////////////&#13;&#10;////////////////////////////////////////////////////////////////////////////&#13;&#10;/////////////////////////////////////////////////////////////3jU7P8ft9//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H7ff/3jU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">
                <v:shape id="Picture 42" o:spid="_x0000_s1063" type="#_x0000_t75" alt="A screenshot of a cell phone&#10;&#10;Description automatically generated" style="position:absolute;width:22015;height:339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">
                  <v:imagedata r:id="rId39" o:title="A screenshot of a cell phone&#10;&#10;Description automatically generated"/>
                </v:shape>
                <v:shape id="Text Box 43" o:spid="_x0000_s1064" type="#_x0000_t202" style="position:absolute;top:33754;width:220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2A8795F1" w14:textId="1C488AFD" w:rsidR="00492599" w:rsidRPr="00CC53A3" w:rsidRDefault="00492599" w:rsidP="00492599">
                        <w:pPr>
                          <w:pStyle w:val="Caption"/>
                        </w:pPr>
                        <w:bookmarkStart w:id="32" w:name="_Ref16079898"/>
                        <w:r>
                          <w:t xml:space="preserve">Figure </w:t>
                        </w:r>
                        <w:r>
                          <w:fldChar w:fldCharType="begin"/>
                        </w:r>
                        <w:r>
                          <w:instrText xml:space="preserve"> SEQ Figure \* ARABIC </w:instrText>
                        </w:r>
                        <w:r>
                          <w:fldChar w:fldCharType="separate"/>
                        </w:r>
                        <w:r w:rsidR="00D31F11">
                          <w:rPr>
                            <w:noProof/>
                          </w:rPr>
                          <w:t>15</w:t>
                        </w:r>
                        <w:r>
                          <w:fldChar w:fldCharType="end"/>
                        </w:r>
                        <w:r>
                          <w:t>: Log Drink</w:t>
                        </w:r>
                        <w:bookmarkEnd w:id="32"/>
                      </w:p>
                    </w:txbxContent>
                  </v:textbox>
                </v:shape>
                <w10:wrap type="square"/>
              </v:group>
            </w:pict>
          </mc:Fallback>
        </mc:AlternateContent>
      </w:r>
      <w:r w:rsidR="0098037F">
        <w:rPr>
          <w:i/>
          <w:iCs/>
          <w:noProof/>
        </w:rPr>
        <mc:AlternateContent>
          <mc:Choice Requires="wpg">
            <w:drawing>
              <wp:anchor distT="0" distB="0" distL="114300" distR="114300" simplePos="0" relativeHeight="251694080" behindDoc="0" locked="0" layoutInCell="1" allowOverlap="1" wp14:anchorId="193E495F" wp14:editId="723EEFC0">
                <wp:simplePos x="0" y="0"/>
                <wp:positionH relativeFrom="column">
                  <wp:posOffset>0</wp:posOffset>
                </wp:positionH>
                <wp:positionV relativeFrom="paragraph">
                  <wp:posOffset>581282</wp:posOffset>
                </wp:positionV>
                <wp:extent cx="3987800" cy="1803400"/>
                <wp:effectExtent l="0" t="0" r="0" b="0"/>
                <wp:wrapSquare wrapText="bothSides"/>
                <wp:docPr id="41" name="Group 41"/>
                <wp:cNvGraphicFramePr/>
                <a:graphic xmlns:a="http://schemas.openxmlformats.org/drawingml/2006/main">
                  <a:graphicData uri="http://schemas.microsoft.com/office/word/2010/wordprocessingGroup">
                    <wpg:wgp>
                      <wpg:cNvGrpSpPr/>
                      <wpg:grpSpPr>
                        <a:xfrm>
                          <a:off x="0" y="0"/>
                          <a:ext cx="3987800" cy="1803400"/>
                          <a:chOff x="0" y="0"/>
                          <a:chExt cx="3987800" cy="1803400"/>
                        </a:xfrm>
                      </wpg:grpSpPr>
                      <pic:pic xmlns:pic="http://schemas.openxmlformats.org/drawingml/2006/picture">
                        <pic:nvPicPr>
                          <pic:cNvPr id="39" name="Picture 39" descr="A screenshot of a cell phone&#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987800" cy="1477645"/>
                          </a:xfrm>
                          <a:prstGeom prst="rect">
                            <a:avLst/>
                          </a:prstGeom>
                        </pic:spPr>
                      </pic:pic>
                      <wps:wsp>
                        <wps:cNvPr id="40" name="Text Box 40"/>
                        <wps:cNvSpPr txBox="1"/>
                        <wps:spPr>
                          <a:xfrm>
                            <a:off x="0" y="1536700"/>
                            <a:ext cx="3987800" cy="266700"/>
                          </a:xfrm>
                          <a:prstGeom prst="rect">
                            <a:avLst/>
                          </a:prstGeom>
                          <a:solidFill>
                            <a:prstClr val="white"/>
                          </a:solidFill>
                          <a:ln>
                            <a:noFill/>
                          </a:ln>
                        </wps:spPr>
                        <wps:txbx>
                          <w:txbxContent>
                            <w:p w14:paraId="5B9F6C76" w14:textId="24B85570" w:rsidR="00474771" w:rsidRPr="002504A2" w:rsidRDefault="00474771" w:rsidP="00474771">
                              <w:pPr>
                                <w:pStyle w:val="Caption"/>
                              </w:pPr>
                              <w:bookmarkStart w:id="33" w:name="_Ref16078061"/>
                              <w:r>
                                <w:t xml:space="preserve">Figure </w:t>
                              </w:r>
                              <w:r>
                                <w:fldChar w:fldCharType="begin"/>
                              </w:r>
                              <w:r>
                                <w:instrText xml:space="preserve"> SEQ Figure \* ARABIC </w:instrText>
                              </w:r>
                              <w:r>
                                <w:fldChar w:fldCharType="separate"/>
                              </w:r>
                              <w:r w:rsidR="00D31F11">
                                <w:rPr>
                                  <w:noProof/>
                                </w:rPr>
                                <w:t>16</w:t>
                              </w:r>
                              <w:r>
                                <w:fldChar w:fldCharType="end"/>
                              </w:r>
                              <w:r>
                                <w:t>: Launch Request Respon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3E495F" id="Group 41" o:spid="_x0000_s1065" style="position:absolute;margin-left:0;margin-top:45.75pt;width:314pt;height:142pt;z-index:251694080" coordsize="39878,180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6vv+DiI3/Z2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210/4OIjf+4ur7/////////////////&#13;&#10;////////////////////////////////////////////////////////////////////////////&#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13;&#10;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13;&#10;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13;&#10;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13;&#10;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&#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aG50/8HDxv//////////////////////////////////////////////////////////////////&#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3N5f//c3t//////////////////////////////////////////////////&#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&#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la3L/aG51/2Rqcf9kanH/ZGpx/2Rqcf9kanH/ZGpx/2Rqcf9kanH/ZGpx/2Rqcf9k&#13;&#10;anH/ZGpx/2Rqcf9kanH/ZGpx/2Rqcf9kanH/////////////////////////////////////////&#13;&#10;////////////////////////////////////////////////////////////////////////////&#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13;&#10;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&#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13;&#10;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13;&#10;////////////////////////////////////////////////////////////////////////////&#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13;&#10;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13;&#10;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13;&#10;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210&#13;&#10;////////////////////////////////////////////////////////////////////////////&#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210/4OIjf+4&#13;&#10;u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tnu/zO94v8Gr9z/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M73i////////////////////////////////////////////////////////////////////&#13;&#10;////////////////////////////////////////////////////////////////////////////&#13;&#10;///////////////////////r+///uPP+/4zr/f9w5vz/b+b8/2/m/P9v5vz/b+b8/3Dm/P+M6/3/&#13;&#10;uPP+/+v7////////////////////////////////////////////////////////////////////&#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P9//+q8P3/ceb8&#13;&#10;/2/m/P9v5vz/b+b8/2/m/P9v5vz/b+b8/2/m/P9v5vz/b+b8/2/m/P9x5vz/qvD9//P9////////&#13;&#10;////////////////////////////////////////////////////////////////////////////&#13;&#10;/////////////////////////////////////////zO94v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13;&#10;////////////////////////////////////////////////////////////////////////////&#13;&#10;/////////////////////////////////////////9/6/v9z5/z/b+b8/2/m/P9v5vz/b+b8/4fq&#13;&#10;/f/N9v7/+/7////////////////////////5/v//y/b+/4bq/P9v5vz/b+b8/2/m/P9v5vz/c+f8&#13;&#10;/9/6/v//////////////////////////////////////////////////////////////////////&#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f+//+B6fz/b+b8/2/m/P9v5vz/ceb8/7jz/v/9////////////////////////////&#13;&#10;///////////////////9////tvL9/3Hm/P9v5vz/b+b8/2/m/P+B6fz/9/7/////////////////&#13;&#10;////////////////////////////////////////////////////////////////////////////&#13;&#10;//////////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13;&#10;//////////////////////////////////////////////////////////+r8P3/b+b8/2/m/P9v&#13;&#10;5vz/cOb8/9D3/v//////////////////////////////////////////////////////////////&#13;&#10;///P9/7/cOb8/2/m/P9v5vz/b+b8/6vw/f//////////////////////////////////////////&#13;&#10;////////////////////////////////////////////////////////////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13;&#10;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rvH9/2/m/P9v5vz/b+b8/4bq/P/8////////////////////////////////////////////////&#13;&#10;///////////////////////////////8/v//hOr8/2/m/P9v5vz/b+b8/67x/f//////////////&#13;&#10;////////////////////////////////////////////////////////////////////////5vf7&#13;&#10;/zm/4/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13;&#10;/////////////////////////////////////////////v///33o/P9v5vz/b+b8/2/m/P/N9v7/&#13;&#10;////////////////////////////////////////////////////////////////////////////&#13;&#10;/////////8v2/v9v5vz/b+b8/2/m/P996Pz//v//////////////////////////////////////&#13;&#10;////////////////////////////////////////xu33/xq13/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13;&#10;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V+P7/b+b8&#13;&#10;/2/m/P9v5vz/kuz9////////////////////////////////////////////////////////////&#13;&#10;/////////////////////////////////////5Hs/f9v5vz/b+b8/2/m/P/V+P7/////////////&#13;&#10;///////////////////////////////////////////////5/f7/Zs7p/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13;&#10;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13;&#10;////////////////////////////////////////////////////////////////////////////&#13;&#10;/////////////9D3/v9v5vz/b+b8/2/m/P+d7v3/////////////////////////////////////&#13;&#10;////////////////////////////////////////////////////////////nO79/2/m/P9v5vz/&#13;&#10;b+b8/873/v/////////////////////////////////////////////////G7ff/GrXf/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&#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13;&#10;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2XN6f+h4fL//v///9Tx+f8Drt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Ou2/+R3O//xu33////&#13;&#10;//+D1+3/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h4fL/////&#13;&#10;/9by+f83v+P/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Fr9z/8fr9//v+/v+15/X/CLDc/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iw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Gt2/8H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13;&#10;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13;&#10;////////////////////////////////////////////////////////////////////////////&#13;&#10;////////////////////////////////////////////////////////////////////////////&#13;&#10;////////////////////////////////////////////////////////////////////////////&#13;&#10;////////////////////////////////////////////////////////////////////////////&#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13;&#10;////////////////////////////////////////////////////////////////////////////&#13;&#10;////////////////////////////////////////////////////////////////////////////&#13;&#10;//////////////////////////////////////////////////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13;&#10;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13;&#10;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13;&#10;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13;&#10;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13;&#10;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13;&#10;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13;&#10;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13;&#10;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13;&#10;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13;&#10;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13;&#10;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13;&#10;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13;&#10;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13;&#10;////////////////////////////////////////////////////////////////////////////&#13;&#10;////////////////////////////////////////////////////////////////////////////&#13;&#10;//////////////////////////////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13;&#10;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13;&#10;////////////////////////////////////////////////////////////////////////////&#13;&#10;////////////////////////////////////////////////////////////////////////////&#13;&#10;//////////////////////////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13;&#10;////////////////////////////////////////////////////////////////////////////&#13;&#10;////////////////////////////////////////////////////////////////////////////&#13;&#10;////////////////////////////////////////////////////////////////////////////&#13;&#10;////////////////////////////////////////////////////////////////////////////&#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13;&#10;////////////////////////////////////////////////////////////////////////////&#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13;&#10;////////////////////////////////////////////////////////////////////////////&#13;&#10;////////////////////////////////////////////////////////////////////////////&#13;&#10;//////////////////////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13;&#10;////////////////////////////////////////////////////////////////////////////&#13;&#10;////////////////////////////////////////////////////////////////////////////&#13;&#10;////////////////////////////////////////////////////////////////////////////&#13;&#10;////////////////////////////////////////////////////////////////////////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13;&#10;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Bq/c/zO94v+K2e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">
                <v:shape id="Picture 39" o:spid="_x0000_s1066" type="#_x0000_t75" alt="A screenshot of a cell phone&#10;&#10;Description automatically generated" style="position:absolute;width:39878;height:147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">
                  <v:imagedata r:id="rId41" o:title="A screenshot of a cell phone&#10;&#10;Description automatically generated"/>
                </v:shape>
                <v:shape id="Text Box 40" o:spid="_x0000_s1067" type="#_x0000_t202" style="position:absolute;top:15367;width:3987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" stroked="f">
                  <v:textbox style="mso-fit-shape-to-text:t" inset="0,0,0,0">
                    <w:txbxContent>
                      <w:p w14:paraId="5B9F6C76" w14:textId="24B85570" w:rsidR="00474771" w:rsidRPr="002504A2" w:rsidRDefault="00474771" w:rsidP="00474771">
                        <w:pPr>
                          <w:pStyle w:val="Caption"/>
                        </w:pPr>
                        <w:bookmarkStart w:id="34" w:name="_Ref16078061"/>
                        <w:r>
                          <w:t xml:space="preserve">Figure </w:t>
                        </w:r>
                        <w:r>
                          <w:fldChar w:fldCharType="begin"/>
                        </w:r>
                        <w:r>
                          <w:instrText xml:space="preserve"> SEQ Figure \* ARABIC </w:instrText>
                        </w:r>
                        <w:r>
                          <w:fldChar w:fldCharType="separate"/>
                        </w:r>
                        <w:r w:rsidR="00D31F11">
                          <w:rPr>
                            <w:noProof/>
                          </w:rPr>
                          <w:t>16</w:t>
                        </w:r>
                        <w:r>
                          <w:fldChar w:fldCharType="end"/>
                        </w:r>
                        <w:r>
                          <w:t>: Launch Request Response</w:t>
                        </w:r>
                        <w:bookmarkEnd w:id="34"/>
                      </w:p>
                    </w:txbxContent>
                  </v:textbox>
                </v:shape>
                <w10:wrap type="square"/>
              </v:group>
            </w:pict>
          </mc:Fallback>
        </mc:AlternateContent>
      </w:r>
      <w:r w:rsidR="003957C9">
        <w:t>The servlet sends a response back to the Alexa skill with the speech text, which can be visualized through the test tab on the developer console as seen in</w:t>
      </w:r>
      <w:r>
        <w:t xml:space="preserve"> </w:t>
      </w:r>
      <w:r>
        <w:fldChar w:fldCharType="begin"/>
      </w:r>
      <w:r>
        <w:instrText xml:space="preserve"> REF _Ref16078061 \h </w:instrText>
      </w:r>
      <w:r>
        <w:fldChar w:fldCharType="separate"/>
      </w:r>
      <w:r>
        <w:t xml:space="preserve">Figure </w:t>
      </w:r>
      <w:r>
        <w:rPr>
          <w:noProof/>
        </w:rPr>
        <w:t>16</w:t>
      </w:r>
      <w:r>
        <w:t>: Launch Request Response</w:t>
      </w:r>
      <w:r>
        <w:fldChar w:fldCharType="end"/>
      </w:r>
      <w:r>
        <w:t xml:space="preserve">. </w:t>
      </w:r>
      <w:r w:rsidR="0098037F">
        <w:t xml:space="preserve">At this stage in the conversation the user can either ask for help or start logging food by saying utterances similar to the sample utterances that the model was trained for. </w:t>
      </w:r>
      <w:r w:rsidR="001C0761">
        <w:t xml:space="preserve">For logging a </w:t>
      </w:r>
      <w:r w:rsidR="002602B2">
        <w:t>drink,</w:t>
      </w:r>
      <w:r w:rsidR="001C0761">
        <w:t xml:space="preserve"> the user may say </w:t>
      </w:r>
      <w:r w:rsidR="001C0761" w:rsidRPr="001C0761">
        <w:rPr>
          <w:i/>
          <w:iCs/>
        </w:rPr>
        <w:t>“I just had a diet coke”</w:t>
      </w:r>
      <w:r w:rsidR="00103CEE">
        <w:rPr>
          <w:i/>
          <w:iCs/>
        </w:rPr>
        <w:t xml:space="preserve">, </w:t>
      </w:r>
      <w:r w:rsidR="00103CEE">
        <w:t>upon which the Alexa prompts for any missing slots. This conversation is shown in</w:t>
      </w:r>
      <w:r>
        <w:t xml:space="preserve"> </w:t>
      </w:r>
      <w:r>
        <w:fldChar w:fldCharType="begin"/>
      </w:r>
      <w:r>
        <w:instrText xml:space="preserve"> REF _Ref16079898 \h </w:instrText>
      </w:r>
      <w:r>
        <w:fldChar w:fldCharType="separate"/>
      </w:r>
      <w:r>
        <w:t xml:space="preserve">Figure </w:t>
      </w:r>
      <w:r>
        <w:rPr>
          <w:noProof/>
        </w:rPr>
        <w:t>15</w:t>
      </w:r>
      <w:r>
        <w:t>: Log Drink</w:t>
      </w:r>
      <w:r>
        <w:fldChar w:fldCharType="end"/>
      </w:r>
      <w:r w:rsidR="00103CEE">
        <w:t>.</w:t>
      </w:r>
      <w:r w:rsidR="00C7258B">
        <w:t xml:space="preserve"> This populates the request sent to the servlet.</w:t>
      </w:r>
      <w:r w:rsidR="003D430E">
        <w:t xml:space="preserve"> The request type is set to “</w:t>
      </w:r>
      <w:proofErr w:type="spellStart"/>
      <w:r w:rsidR="003D430E" w:rsidRPr="00B11FE1">
        <w:rPr>
          <w:i/>
          <w:iCs/>
        </w:rPr>
        <w:t>LogDrinkIntent</w:t>
      </w:r>
      <w:proofErr w:type="spellEnd"/>
      <w:r w:rsidR="003D430E">
        <w:t xml:space="preserve">”, which is correct in the context. </w:t>
      </w:r>
      <w:r w:rsidR="00104FE0">
        <w:t xml:space="preserve">The request contains all information for the slot values including: </w:t>
      </w:r>
    </w:p>
    <w:p w14:paraId="63E47C20" w14:textId="3E0981B6" w:rsidR="00213B32" w:rsidRDefault="00213B32" w:rsidP="00213B32">
      <w:pPr>
        <w:pStyle w:val="ListParagraph"/>
        <w:numPr>
          <w:ilvl w:val="1"/>
          <w:numId w:val="15"/>
        </w:numPr>
      </w:pPr>
      <w:r>
        <w:t>Name</w:t>
      </w:r>
    </w:p>
    <w:p w14:paraId="4A89470D" w14:textId="592E529D" w:rsidR="00213B32" w:rsidRDefault="00213B32" w:rsidP="00213B32">
      <w:pPr>
        <w:pStyle w:val="ListParagraph"/>
        <w:numPr>
          <w:ilvl w:val="2"/>
          <w:numId w:val="15"/>
        </w:numPr>
      </w:pPr>
      <w:r>
        <w:t>Corresponds to the slot name</w:t>
      </w:r>
    </w:p>
    <w:p w14:paraId="766FF8D4" w14:textId="61243463" w:rsidR="00213B32" w:rsidRDefault="00213B32" w:rsidP="00104FE0">
      <w:pPr>
        <w:pStyle w:val="ListParagraph"/>
        <w:numPr>
          <w:ilvl w:val="1"/>
          <w:numId w:val="15"/>
        </w:numPr>
      </w:pPr>
      <w:r>
        <w:t>Value</w:t>
      </w:r>
    </w:p>
    <w:p w14:paraId="44FAB49F" w14:textId="0DE41CA3" w:rsidR="00213B32" w:rsidRDefault="00213B32" w:rsidP="00213B32">
      <w:pPr>
        <w:pStyle w:val="ListParagraph"/>
        <w:numPr>
          <w:ilvl w:val="2"/>
          <w:numId w:val="15"/>
        </w:numPr>
      </w:pPr>
      <w:r>
        <w:t>Contains the slot value</w:t>
      </w:r>
    </w:p>
    <w:p w14:paraId="29EDDE3C" w14:textId="032B4CB2" w:rsidR="00213B32" w:rsidRDefault="00213B32" w:rsidP="00104FE0">
      <w:pPr>
        <w:pStyle w:val="ListParagraph"/>
        <w:numPr>
          <w:ilvl w:val="1"/>
          <w:numId w:val="15"/>
        </w:numPr>
      </w:pPr>
      <w:r>
        <w:t>Resolutions</w:t>
      </w:r>
    </w:p>
    <w:p w14:paraId="2F29F3F9" w14:textId="3A8AAAFB" w:rsidR="00213B32" w:rsidRDefault="00213B32" w:rsidP="00213B32">
      <w:pPr>
        <w:pStyle w:val="ListParagraph"/>
        <w:numPr>
          <w:ilvl w:val="2"/>
          <w:numId w:val="15"/>
        </w:numPr>
      </w:pPr>
      <w:r>
        <w:t>Contains possible resolution value based on synonyms given to the sample slot values</w:t>
      </w:r>
    </w:p>
    <w:p w14:paraId="74CE2025" w14:textId="077AF886" w:rsidR="002F78E5" w:rsidRDefault="000E63F3" w:rsidP="002F78E5">
      <w:r>
        <w:lastRenderedPageBreak/>
        <w:t xml:space="preserve">For the complete request, see </w:t>
      </w:r>
      <w:r w:rsidRPr="000E63F3">
        <w:rPr>
          <w:highlight w:val="yellow"/>
        </w:rPr>
        <w:t>APPENDIX</w:t>
      </w:r>
      <w:r>
        <w:t>.</w:t>
      </w:r>
      <w:r w:rsidR="00305A3F">
        <w:t xml:space="preserve"> This request launches the “</w:t>
      </w:r>
      <w:proofErr w:type="spellStart"/>
      <w:r w:rsidR="00305A3F" w:rsidRPr="00305A3F">
        <w:rPr>
          <w:i/>
          <w:iCs/>
        </w:rPr>
        <w:t>LogDrinkIntentHandler</w:t>
      </w:r>
      <w:proofErr w:type="spellEnd"/>
      <w:r w:rsidR="00305A3F">
        <w:t>”</w:t>
      </w:r>
      <w:r w:rsidR="004451E5">
        <w:t xml:space="preserve"> class. </w:t>
      </w:r>
      <w:r w:rsidR="00C92595">
        <w:t>This class handles the back</w:t>
      </w:r>
      <w:r w:rsidR="007B5055">
        <w:t>-</w:t>
      </w:r>
      <w:r w:rsidR="00C92595">
        <w:t xml:space="preserve">end logic to pull out the necessary information from the request to be stored in the database. </w:t>
      </w:r>
      <w:r w:rsidR="00876A44">
        <w:t>A “</w:t>
      </w:r>
      <w:proofErr w:type="spellStart"/>
      <w:r w:rsidR="00876A44" w:rsidRPr="00876A44">
        <w:rPr>
          <w:i/>
          <w:iCs/>
        </w:rPr>
        <w:t>DrinkItem</w:t>
      </w:r>
      <w:proofErr w:type="spellEnd"/>
      <w:r w:rsidR="00876A44">
        <w:t>” class was created containing the following variables:</w:t>
      </w:r>
    </w:p>
    <w:p w14:paraId="139CEF12" w14:textId="77777777" w:rsidR="00876A44" w:rsidRDefault="00876A44" w:rsidP="002F78E5"/>
    <w:p w14:paraId="47F60716" w14:textId="77777777" w:rsidR="00876A44" w:rsidRPr="00876A44" w:rsidRDefault="00876A44" w:rsidP="00876A44">
      <w:pPr>
        <w:pStyle w:val="HTMLPreformatted"/>
        <w:shd w:val="clear" w:color="auto" w:fill="2B2B2B"/>
        <w:rPr>
          <w:rFonts w:ascii="Menlo" w:hAnsi="Menlo" w:cs="Menlo"/>
          <w:color w:val="A9B7C6"/>
          <w:sz w:val="18"/>
          <w:szCs w:val="18"/>
          <w:lang w:val="en-US"/>
        </w:rPr>
      </w:pPr>
      <w:r w:rsidRPr="00876A44">
        <w:rPr>
          <w:rFonts w:ascii="Menlo" w:hAnsi="Menlo" w:cs="Menlo"/>
          <w:color w:val="CC7832"/>
          <w:sz w:val="18"/>
          <w:szCs w:val="18"/>
          <w:lang w:val="en-US"/>
        </w:rPr>
        <w:t xml:space="preserve">private </w:t>
      </w:r>
      <w:r w:rsidRPr="00876A44">
        <w:rPr>
          <w:rFonts w:ascii="Menlo" w:hAnsi="Menlo" w:cs="Menlo"/>
          <w:color w:val="A9B7C6"/>
          <w:sz w:val="18"/>
          <w:szCs w:val="18"/>
          <w:lang w:val="en-US"/>
        </w:rPr>
        <w:t xml:space="preserve">Optional&lt;String&gt; </w:t>
      </w:r>
      <w:r w:rsidRPr="00876A44">
        <w:rPr>
          <w:rFonts w:ascii="Menlo" w:hAnsi="Menlo" w:cs="Menlo"/>
          <w:color w:val="9876AA"/>
          <w:sz w:val="18"/>
          <w:szCs w:val="18"/>
          <w:lang w:val="en-US"/>
        </w:rPr>
        <w:t>meal</w:t>
      </w:r>
      <w:r w:rsidRPr="00876A44">
        <w:rPr>
          <w:rFonts w:ascii="Menlo" w:hAnsi="Menlo" w:cs="Menlo"/>
          <w:color w:val="CC7832"/>
          <w:sz w:val="18"/>
          <w:szCs w:val="18"/>
          <w:lang w:val="en-US"/>
        </w:rPr>
        <w:t xml:space="preserve">, </w:t>
      </w:r>
      <w:r w:rsidRPr="00876A44">
        <w:rPr>
          <w:rFonts w:ascii="Menlo" w:hAnsi="Menlo" w:cs="Menlo"/>
          <w:color w:val="9876AA"/>
          <w:sz w:val="18"/>
          <w:szCs w:val="18"/>
          <w:lang w:val="en-US"/>
        </w:rPr>
        <w:t>drink</w:t>
      </w:r>
      <w:r w:rsidRPr="00876A44">
        <w:rPr>
          <w:rFonts w:ascii="Menlo" w:hAnsi="Menlo" w:cs="Menlo"/>
          <w:color w:val="CC7832"/>
          <w:sz w:val="18"/>
          <w:szCs w:val="18"/>
          <w:lang w:val="en-US"/>
        </w:rPr>
        <w:t xml:space="preserve">, </w:t>
      </w:r>
      <w:proofErr w:type="spellStart"/>
      <w:r w:rsidRPr="00876A44">
        <w:rPr>
          <w:rFonts w:ascii="Menlo" w:hAnsi="Menlo" w:cs="Menlo"/>
          <w:color w:val="9876AA"/>
          <w:sz w:val="18"/>
          <w:szCs w:val="18"/>
          <w:lang w:val="en-US"/>
        </w:rPr>
        <w:t>amount_drink</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int </w:t>
      </w:r>
      <w:proofErr w:type="spellStart"/>
      <w:r w:rsidRPr="00876A44">
        <w:rPr>
          <w:rFonts w:ascii="Menlo" w:hAnsi="Menlo" w:cs="Menlo"/>
          <w:color w:val="9876AA"/>
          <w:sz w:val="18"/>
          <w:szCs w:val="18"/>
          <w:lang w:val="en-US"/>
        </w:rPr>
        <w:t>eventId</w:t>
      </w:r>
      <w:proofErr w:type="spellEnd"/>
      <w:r w:rsidRPr="00876A44">
        <w:rPr>
          <w:rFonts w:ascii="Menlo" w:hAnsi="Menlo" w:cs="Menlo"/>
          <w:color w:val="CC7832"/>
          <w:sz w:val="18"/>
          <w:szCs w:val="18"/>
          <w:lang w:val="en-US"/>
        </w:rPr>
        <w:t>;</w:t>
      </w:r>
      <w:r w:rsidRPr="00876A44">
        <w:rPr>
          <w:rFonts w:ascii="Menlo" w:hAnsi="Menlo" w:cs="Menlo"/>
          <w:color w:val="CC7832"/>
          <w:sz w:val="18"/>
          <w:szCs w:val="18"/>
          <w:lang w:val="en-US"/>
        </w:rPr>
        <w:br/>
        <w:t xml:space="preserve">private </w:t>
      </w:r>
      <w:r w:rsidRPr="00876A44">
        <w:rPr>
          <w:rFonts w:ascii="Menlo" w:hAnsi="Menlo" w:cs="Menlo"/>
          <w:color w:val="A9B7C6"/>
          <w:sz w:val="18"/>
          <w:szCs w:val="18"/>
          <w:lang w:val="en-US"/>
        </w:rPr>
        <w:t xml:space="preserve">Timestamp </w:t>
      </w:r>
      <w:proofErr w:type="spellStart"/>
      <w:r w:rsidRPr="00876A44">
        <w:rPr>
          <w:rFonts w:ascii="Menlo" w:hAnsi="Menlo" w:cs="Menlo"/>
          <w:color w:val="9876AA"/>
          <w:sz w:val="18"/>
          <w:szCs w:val="18"/>
          <w:lang w:val="en-US"/>
        </w:rPr>
        <w:t>loggedAt</w:t>
      </w:r>
      <w:proofErr w:type="spellEnd"/>
      <w:r w:rsidRPr="00876A44">
        <w:rPr>
          <w:rFonts w:ascii="Menlo" w:hAnsi="Menlo" w:cs="Menlo"/>
          <w:color w:val="CC7832"/>
          <w:sz w:val="18"/>
          <w:szCs w:val="18"/>
          <w:lang w:val="en-US"/>
        </w:rPr>
        <w:t>;</w:t>
      </w:r>
    </w:p>
    <w:p w14:paraId="6FA90A06" w14:textId="068C3679" w:rsidR="00876A44" w:rsidRDefault="00876A44" w:rsidP="00876A44"/>
    <w:p w14:paraId="4C126486" w14:textId="5B5D7A5A" w:rsidR="00876A44" w:rsidRDefault="00876A44" w:rsidP="00876A44">
      <w:r>
        <w:t>Each drink that is logged requires a drink item to be created. Therefore, the “</w:t>
      </w:r>
      <w:proofErr w:type="spellStart"/>
      <w:r w:rsidRPr="00876A44">
        <w:rPr>
          <w:i/>
          <w:iCs/>
        </w:rPr>
        <w:t>LogDrinkIntentHandler</w:t>
      </w:r>
      <w:proofErr w:type="spellEnd"/>
      <w:r>
        <w:t>” constructs a new drink item.</w:t>
      </w:r>
      <w:r w:rsidR="000C22B8">
        <w:t xml:space="preserve"> To get the slot values from the request input a </w:t>
      </w:r>
      <w:proofErr w:type="spellStart"/>
      <w:r w:rsidR="000C22B8">
        <w:t>requestHandler</w:t>
      </w:r>
      <w:proofErr w:type="spellEnd"/>
      <w:r w:rsidR="000C22B8">
        <w:t xml:space="preserve"> is required, which is a class available through ASK SDK. </w:t>
      </w:r>
    </w:p>
    <w:p w14:paraId="7BEEF494" w14:textId="77777777" w:rsidR="0082670E" w:rsidRPr="0082670E" w:rsidRDefault="0082670E" w:rsidP="0082670E">
      <w:pPr>
        <w:pStyle w:val="HTMLPreformatted"/>
        <w:shd w:val="clear" w:color="auto" w:fill="2B2B2B"/>
        <w:rPr>
          <w:rFonts w:ascii="Menlo" w:hAnsi="Menlo" w:cs="Menlo"/>
          <w:color w:val="A9B7C6"/>
          <w:sz w:val="18"/>
          <w:szCs w:val="18"/>
          <w:lang w:val="en-US"/>
        </w:rPr>
      </w:pPr>
      <w:r w:rsidRPr="0082670E">
        <w:rPr>
          <w:rFonts w:ascii="Menlo" w:hAnsi="Menlo" w:cs="Menlo"/>
          <w:color w:val="A9B7C6"/>
          <w:sz w:val="18"/>
          <w:szCs w:val="18"/>
          <w:lang w:val="en-US"/>
        </w:rPr>
        <w:t xml:space="preserve">Optional&lt;String&gt; </w:t>
      </w:r>
      <w:proofErr w:type="spellStart"/>
      <w:r w:rsidRPr="0082670E">
        <w:rPr>
          <w:rFonts w:ascii="Menlo" w:hAnsi="Menlo" w:cs="Menlo"/>
          <w:color w:val="A9B7C6"/>
          <w:sz w:val="18"/>
          <w:szCs w:val="18"/>
          <w:lang w:val="en-US"/>
        </w:rPr>
        <w:t>userIDValue</w:t>
      </w:r>
      <w:proofErr w:type="spellEnd"/>
      <w:r w:rsidRPr="0082670E">
        <w:rPr>
          <w:rFonts w:ascii="Menlo" w:hAnsi="Menlo" w:cs="Menlo"/>
          <w:color w:val="A9B7C6"/>
          <w:sz w:val="18"/>
          <w:szCs w:val="18"/>
          <w:lang w:val="en-US"/>
        </w:rPr>
        <w:t xml:space="preserve"> = </w:t>
      </w:r>
      <w:proofErr w:type="spellStart"/>
      <w:r w:rsidRPr="0082670E">
        <w:rPr>
          <w:rFonts w:ascii="Menlo" w:hAnsi="Menlo" w:cs="Menlo"/>
          <w:color w:val="A9B7C6"/>
          <w:sz w:val="18"/>
          <w:szCs w:val="18"/>
          <w:lang w:val="en-US"/>
        </w:rPr>
        <w:t>requestHelper.getSlotValue</w:t>
      </w:r>
      <w:proofErr w:type="spellEnd"/>
      <w:r w:rsidRPr="0082670E">
        <w:rPr>
          <w:rFonts w:ascii="Menlo" w:hAnsi="Menlo" w:cs="Menlo"/>
          <w:color w:val="A9B7C6"/>
          <w:sz w:val="18"/>
          <w:szCs w:val="18"/>
          <w:lang w:val="en-US"/>
        </w:rPr>
        <w:t>(</w:t>
      </w:r>
      <w:r w:rsidRPr="0082670E">
        <w:rPr>
          <w:rFonts w:ascii="Menlo" w:hAnsi="Menlo" w:cs="Menlo"/>
          <w:color w:val="6A8759"/>
          <w:sz w:val="18"/>
          <w:szCs w:val="18"/>
          <w:lang w:val="en-US"/>
        </w:rPr>
        <w:t>"</w:t>
      </w:r>
      <w:proofErr w:type="spellStart"/>
      <w:r w:rsidRPr="0082670E">
        <w:rPr>
          <w:rFonts w:ascii="Menlo" w:hAnsi="Menlo" w:cs="Menlo"/>
          <w:color w:val="6A8759"/>
          <w:sz w:val="18"/>
          <w:szCs w:val="18"/>
          <w:lang w:val="en-US"/>
        </w:rPr>
        <w:t>userID</w:t>
      </w:r>
      <w:proofErr w:type="spellEnd"/>
      <w:r w:rsidRPr="0082670E">
        <w:rPr>
          <w:rFonts w:ascii="Menlo" w:hAnsi="Menlo" w:cs="Menlo"/>
          <w:color w:val="6A8759"/>
          <w:sz w:val="18"/>
          <w:szCs w:val="18"/>
          <w:lang w:val="en-US"/>
        </w:rPr>
        <w:t>"</w:t>
      </w:r>
      <w:r w:rsidRPr="0082670E">
        <w:rPr>
          <w:rFonts w:ascii="Menlo" w:hAnsi="Menlo" w:cs="Menlo"/>
          <w:color w:val="A9B7C6"/>
          <w:sz w:val="18"/>
          <w:szCs w:val="18"/>
          <w:lang w:val="en-US"/>
        </w:rPr>
        <w:t>)</w:t>
      </w:r>
      <w:r w:rsidRPr="0082670E">
        <w:rPr>
          <w:rFonts w:ascii="Menlo" w:hAnsi="Menlo" w:cs="Menlo"/>
          <w:color w:val="CC7832"/>
          <w:sz w:val="18"/>
          <w:szCs w:val="18"/>
          <w:lang w:val="en-US"/>
        </w:rPr>
        <w:t>;</w:t>
      </w:r>
    </w:p>
    <w:p w14:paraId="5AAF6EFF" w14:textId="5F0BCB15" w:rsidR="0082670E" w:rsidRDefault="0082670E" w:rsidP="00876A44">
      <w:r>
        <w:t xml:space="preserve">The </w:t>
      </w:r>
      <w:proofErr w:type="spellStart"/>
      <w:r>
        <w:t>getSlotValue</w:t>
      </w:r>
      <w:proofErr w:type="spellEnd"/>
      <w:r>
        <w:t xml:space="preserve"> method returns an optional string. Even when setting the slots as required on the skill side, the method does not always expect a value, hence the string being optional. </w:t>
      </w:r>
      <w:r w:rsidR="0053591A">
        <w:t xml:space="preserve">To get a resolution value from a slot, the following code has to be implemented. </w:t>
      </w:r>
    </w:p>
    <w:p w14:paraId="3824E14B" w14:textId="77777777" w:rsidR="002A719A" w:rsidRPr="002A719A" w:rsidRDefault="002A719A" w:rsidP="002A719A">
      <w:pPr>
        <w:pStyle w:val="HTMLPreformatted"/>
        <w:shd w:val="clear" w:color="auto" w:fill="2B2B2B"/>
        <w:rPr>
          <w:rFonts w:ascii="Menlo" w:hAnsi="Menlo" w:cs="Menlo"/>
          <w:color w:val="A9B7C6"/>
          <w:sz w:val="18"/>
          <w:szCs w:val="18"/>
          <w:lang w:val="en-US"/>
        </w:rPr>
      </w:pPr>
      <w:r w:rsidRPr="002A719A">
        <w:rPr>
          <w:rFonts w:ascii="Menlo" w:hAnsi="Menlo" w:cs="Menlo"/>
          <w:color w:val="A9B7C6"/>
          <w:sz w:val="18"/>
          <w:szCs w:val="18"/>
          <w:lang w:val="en-US"/>
        </w:rPr>
        <w:t xml:space="preserve">Optional&lt;String&gt; </w:t>
      </w:r>
      <w:proofErr w:type="spellStart"/>
      <w:r w:rsidRPr="002A719A">
        <w:rPr>
          <w:rFonts w:ascii="Menlo" w:hAnsi="Menlo" w:cs="Menlo"/>
          <w:color w:val="A9B7C6"/>
          <w:sz w:val="18"/>
          <w:szCs w:val="18"/>
          <w:lang w:val="en-US"/>
        </w:rPr>
        <w:t>mealValue</w:t>
      </w:r>
      <w:proofErr w:type="spellEnd"/>
      <w:r w:rsidRPr="002A719A">
        <w:rPr>
          <w:rFonts w:ascii="Menlo" w:hAnsi="Menlo" w:cs="Menlo"/>
          <w:color w:val="A9B7C6"/>
          <w:sz w:val="18"/>
          <w:szCs w:val="18"/>
          <w:lang w:val="en-US"/>
        </w:rPr>
        <w:t xml:space="preserve"> = </w:t>
      </w:r>
      <w:proofErr w:type="spellStart"/>
      <w:r w:rsidRPr="002A719A">
        <w:rPr>
          <w:rFonts w:ascii="Menlo" w:hAnsi="Menlo" w:cs="Menlo"/>
          <w:color w:val="A9B7C6"/>
          <w:sz w:val="18"/>
          <w:szCs w:val="18"/>
          <w:lang w:val="en-US"/>
        </w:rPr>
        <w:t>Optional.</w:t>
      </w:r>
      <w:r w:rsidRPr="002A719A">
        <w:rPr>
          <w:rFonts w:ascii="Menlo" w:hAnsi="Menlo" w:cs="Menlo"/>
          <w:i/>
          <w:iCs/>
          <w:color w:val="A9B7C6"/>
          <w:sz w:val="18"/>
          <w:szCs w:val="18"/>
          <w:lang w:val="en-US"/>
        </w:rPr>
        <w:t>ofNullable</w:t>
      </w:r>
      <w:proofErr w:type="spellEnd"/>
      <w:r w:rsidRPr="002A719A">
        <w:rPr>
          <w:rFonts w:ascii="Menlo" w:hAnsi="Menlo" w:cs="Menlo"/>
          <w:color w:val="A9B7C6"/>
          <w:sz w:val="18"/>
          <w:szCs w:val="18"/>
          <w:lang w:val="en-US"/>
        </w:rPr>
        <w:t>(</w:t>
      </w:r>
      <w:proofErr w:type="spellStart"/>
      <w:r w:rsidRPr="002A719A">
        <w:rPr>
          <w:rFonts w:ascii="Menlo" w:hAnsi="Menlo" w:cs="Menlo"/>
          <w:color w:val="A9B7C6"/>
          <w:sz w:val="18"/>
          <w:szCs w:val="18"/>
          <w:lang w:val="en-US"/>
        </w:rPr>
        <w:t>requestHelper.getSlot</w:t>
      </w:r>
      <w:proofErr w:type="spellEnd"/>
      <w:r w:rsidRPr="002A719A">
        <w:rPr>
          <w:rFonts w:ascii="Menlo" w:hAnsi="Menlo" w:cs="Menlo"/>
          <w:color w:val="A9B7C6"/>
          <w:sz w:val="18"/>
          <w:szCs w:val="18"/>
          <w:lang w:val="en-US"/>
        </w:rPr>
        <w:t>(</w:t>
      </w:r>
      <w:r w:rsidRPr="002A719A">
        <w:rPr>
          <w:rFonts w:ascii="Menlo" w:hAnsi="Menlo" w:cs="Menlo"/>
          <w:color w:val="6A8759"/>
          <w:sz w:val="18"/>
          <w:szCs w:val="18"/>
          <w:lang w:val="en-US"/>
        </w:rPr>
        <w:t>"meal"</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gramStart"/>
      <w:r w:rsidRPr="002A719A">
        <w:rPr>
          <w:rFonts w:ascii="Menlo" w:hAnsi="Menlo" w:cs="Menlo"/>
          <w:color w:val="A9B7C6"/>
          <w:sz w:val="18"/>
          <w:szCs w:val="18"/>
          <w:lang w:val="en-US"/>
        </w:rPr>
        <w:t xml:space="preserve">  .get</w:t>
      </w:r>
      <w:proofErr w:type="gram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ResolutionsPerAuthority</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s</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get(</w:t>
      </w:r>
      <w:r w:rsidRPr="002A719A">
        <w:rPr>
          <w:rFonts w:ascii="Menlo" w:hAnsi="Menlo" w:cs="Menlo"/>
          <w:color w:val="6897BB"/>
          <w:sz w:val="18"/>
          <w:szCs w:val="18"/>
          <w:lang w:val="en-US"/>
        </w:rPr>
        <w:t>0</w:t>
      </w:r>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Value</w:t>
      </w:r>
      <w:proofErr w:type="spellEnd"/>
      <w:r w:rsidRPr="002A719A">
        <w:rPr>
          <w:rFonts w:ascii="Menlo" w:hAnsi="Menlo" w:cs="Menlo"/>
          <w:color w:val="A9B7C6"/>
          <w:sz w:val="18"/>
          <w:szCs w:val="18"/>
          <w:lang w:val="en-US"/>
        </w:rPr>
        <w:t>()</w:t>
      </w:r>
      <w:r w:rsidRPr="002A719A">
        <w:rPr>
          <w:rFonts w:ascii="Menlo" w:hAnsi="Menlo" w:cs="Menlo"/>
          <w:color w:val="A9B7C6"/>
          <w:sz w:val="18"/>
          <w:szCs w:val="18"/>
          <w:lang w:val="en-US"/>
        </w:rPr>
        <w:br/>
        <w:t xml:space="preserve">        .</w:t>
      </w:r>
      <w:proofErr w:type="spellStart"/>
      <w:r w:rsidRPr="002A719A">
        <w:rPr>
          <w:rFonts w:ascii="Menlo" w:hAnsi="Menlo" w:cs="Menlo"/>
          <w:color w:val="A9B7C6"/>
          <w:sz w:val="18"/>
          <w:szCs w:val="18"/>
          <w:lang w:val="en-US"/>
        </w:rPr>
        <w:t>getName</w:t>
      </w:r>
      <w:proofErr w:type="spellEnd"/>
      <w:r w:rsidRPr="002A719A">
        <w:rPr>
          <w:rFonts w:ascii="Menlo" w:hAnsi="Menlo" w:cs="Menlo"/>
          <w:color w:val="A9B7C6"/>
          <w:sz w:val="18"/>
          <w:szCs w:val="18"/>
          <w:lang w:val="en-US"/>
        </w:rPr>
        <w:t>())</w:t>
      </w:r>
      <w:r w:rsidRPr="002A719A">
        <w:rPr>
          <w:rFonts w:ascii="Menlo" w:hAnsi="Menlo" w:cs="Menlo"/>
          <w:color w:val="CC7832"/>
          <w:sz w:val="18"/>
          <w:szCs w:val="18"/>
          <w:lang w:val="en-US"/>
        </w:rPr>
        <w:t>;</w:t>
      </w:r>
    </w:p>
    <w:p w14:paraId="04DCA90A" w14:textId="25A71973" w:rsidR="00F26CB6" w:rsidRDefault="002A719A" w:rsidP="002A4910">
      <w:r>
        <w:t>This ensures that the resolutions value only is pulled out of the request. For example, if the user had said “</w:t>
      </w:r>
      <w:r w:rsidRPr="002A719A">
        <w:rPr>
          <w:i/>
          <w:iCs/>
        </w:rPr>
        <w:t>I had a diet coke at 10 am”,</w:t>
      </w:r>
      <w:r>
        <w:t xml:space="preserve"> the resolution for </w:t>
      </w:r>
      <w:r w:rsidRPr="002A719A">
        <w:rPr>
          <w:i/>
          <w:iCs/>
        </w:rPr>
        <w:t>’10</w:t>
      </w:r>
      <w:r>
        <w:t xml:space="preserve"> </w:t>
      </w:r>
      <w:r w:rsidRPr="002A719A">
        <w:rPr>
          <w:i/>
          <w:iCs/>
        </w:rPr>
        <w:t>am’</w:t>
      </w:r>
      <w:r>
        <w:t xml:space="preserve"> would be ‘</w:t>
      </w:r>
      <w:r w:rsidRPr="002A719A">
        <w:rPr>
          <w:i/>
          <w:iCs/>
        </w:rPr>
        <w:t>breakfast’</w:t>
      </w:r>
      <w:r>
        <w:t>.</w:t>
      </w:r>
      <w:r w:rsidR="00E44290">
        <w:t xml:space="preserve"> Once the drink item has been constructed it is ready to be stored into the database. </w:t>
      </w:r>
    </w:p>
    <w:p w14:paraId="16881CD5" w14:textId="7EC6D8DD" w:rsidR="00C27D59" w:rsidRDefault="00C27D59" w:rsidP="002A4910"/>
    <w:p w14:paraId="2D7A8D0C" w14:textId="5A5B3E0C" w:rsidR="00C27D59" w:rsidRDefault="00C27D59" w:rsidP="00C27D59">
      <w:pPr>
        <w:pStyle w:val="Heading2"/>
        <w:numPr>
          <w:ilvl w:val="2"/>
          <w:numId w:val="2"/>
        </w:numPr>
      </w:pPr>
      <w:r>
        <w:t>Database Integration</w:t>
      </w:r>
    </w:p>
    <w:p w14:paraId="20E465F6" w14:textId="7D568A6D" w:rsidR="00C27D59" w:rsidRDefault="00FE7371" w:rsidP="00C27D59">
      <w:r>
        <w:t xml:space="preserve">A </w:t>
      </w:r>
      <w:proofErr w:type="spellStart"/>
      <w:r>
        <w:t>mySQL</w:t>
      </w:r>
      <w:proofErr w:type="spellEnd"/>
      <w:r>
        <w:t xml:space="preserve"> database was created to store </w:t>
      </w:r>
      <w:r w:rsidR="002172F8">
        <w:t xml:space="preserve">the nutrition information. </w:t>
      </w:r>
      <w:r w:rsidR="002739A2">
        <w:t>As there are three different ways of logging data, drink, food and drink/food, the following</w:t>
      </w:r>
      <w:r w:rsidR="0059168A">
        <w:t xml:space="preserve"> database</w:t>
      </w:r>
      <w:r w:rsidR="002739A2">
        <w:t xml:space="preserve"> tables were created.  </w:t>
      </w:r>
    </w:p>
    <w:p w14:paraId="7C097613" w14:textId="473508B9" w:rsidR="0059168A" w:rsidRDefault="0059168A" w:rsidP="0059168A">
      <w:pPr>
        <w:pStyle w:val="ListParagraph"/>
        <w:numPr>
          <w:ilvl w:val="1"/>
          <w:numId w:val="15"/>
        </w:numPr>
      </w:pPr>
      <w:r>
        <w:t>Users</w:t>
      </w:r>
    </w:p>
    <w:p w14:paraId="6F727D81" w14:textId="0CA69E1B" w:rsidR="0059168A" w:rsidRDefault="0059168A" w:rsidP="0059168A">
      <w:pPr>
        <w:pStyle w:val="ListParagraph"/>
        <w:numPr>
          <w:ilvl w:val="1"/>
          <w:numId w:val="15"/>
        </w:numPr>
      </w:pPr>
      <w:r>
        <w:t>Foods</w:t>
      </w:r>
    </w:p>
    <w:p w14:paraId="6F0C279B" w14:textId="6A3CF6EA" w:rsidR="0059168A" w:rsidRDefault="0059168A" w:rsidP="0059168A">
      <w:pPr>
        <w:pStyle w:val="ListParagraph"/>
        <w:numPr>
          <w:ilvl w:val="1"/>
          <w:numId w:val="15"/>
        </w:numPr>
      </w:pPr>
      <w:r>
        <w:t>Drinks</w:t>
      </w:r>
    </w:p>
    <w:p w14:paraId="3FD96339" w14:textId="0061B75F" w:rsidR="0059168A" w:rsidRDefault="0059168A" w:rsidP="0059168A">
      <w:pPr>
        <w:pStyle w:val="ListParagraph"/>
        <w:numPr>
          <w:ilvl w:val="1"/>
          <w:numId w:val="15"/>
        </w:numPr>
      </w:pPr>
      <w:proofErr w:type="spellStart"/>
      <w:r>
        <w:t>IntakeEvents</w:t>
      </w:r>
      <w:proofErr w:type="spellEnd"/>
    </w:p>
    <w:p w14:paraId="3FC470C2" w14:textId="27859D75" w:rsidR="0059168A" w:rsidRDefault="0086223E" w:rsidP="0059168A">
      <w:r>
        <w:t xml:space="preserve">These tables enabled to keep drink and food items separate but build a relationship by keeping track on each logging in the </w:t>
      </w:r>
      <w:proofErr w:type="spellStart"/>
      <w:r>
        <w:t>intakeEvents</w:t>
      </w:r>
      <w:proofErr w:type="spellEnd"/>
      <w:r>
        <w:t xml:space="preserve"> table. The </w:t>
      </w:r>
      <w:r w:rsidR="00137F87">
        <w:t>database UML showing the table relations is visible in</w:t>
      </w:r>
      <w:r w:rsidR="000A6B02">
        <w:t xml:space="preserve"> </w:t>
      </w:r>
      <w:r w:rsidR="000A6B02">
        <w:fldChar w:fldCharType="begin"/>
      </w:r>
      <w:r w:rsidR="000A6B02">
        <w:instrText xml:space="preserve"> REF _Ref16082271 \h </w:instrText>
      </w:r>
      <w:r w:rsidR="000A6B02">
        <w:fldChar w:fldCharType="separate"/>
      </w:r>
      <w:r w:rsidR="000A6B02">
        <w:t xml:space="preserve">Figure </w:t>
      </w:r>
      <w:r w:rsidR="000A6B02">
        <w:rPr>
          <w:noProof/>
        </w:rPr>
        <w:t>17</w:t>
      </w:r>
      <w:r w:rsidR="000A6B02">
        <w:t>: Database Schema</w:t>
      </w:r>
      <w:r w:rsidR="000A6B02">
        <w:fldChar w:fldCharType="end"/>
      </w:r>
      <w:r w:rsidR="00137F87">
        <w:t xml:space="preserve">. </w:t>
      </w:r>
      <w:r w:rsidR="002D7653">
        <w:t xml:space="preserve">The </w:t>
      </w:r>
      <w:r w:rsidR="00F1726D">
        <w:t xml:space="preserve">JDBC (Java Database Connectivity) API </w:t>
      </w:r>
      <w:r w:rsidR="002D7653">
        <w:t xml:space="preserve">enables connecting the java servlet to the </w:t>
      </w:r>
      <w:proofErr w:type="spellStart"/>
      <w:r w:rsidR="002D7653">
        <w:t>mySQL</w:t>
      </w:r>
      <w:proofErr w:type="spellEnd"/>
      <w:r w:rsidR="002D7653">
        <w:t xml:space="preserve"> database. </w:t>
      </w:r>
      <w:r w:rsidR="00981A68">
        <w:t xml:space="preserve">A database class as created, containing </w:t>
      </w:r>
      <w:r w:rsidR="00334BC4">
        <w:t xml:space="preserve">the methods isolating the database functionality. The database methods are: </w:t>
      </w:r>
    </w:p>
    <w:p w14:paraId="4BF651DE" w14:textId="06794636" w:rsidR="00334BC4" w:rsidRDefault="00334BC4" w:rsidP="00334BC4">
      <w:pPr>
        <w:pStyle w:val="ListParagraph"/>
        <w:numPr>
          <w:ilvl w:val="1"/>
          <w:numId w:val="15"/>
        </w:numPr>
      </w:pPr>
      <w:r w:rsidRPr="00553283">
        <w:rPr>
          <w:i/>
          <w:iCs/>
        </w:rPr>
        <w:t>Connect</w:t>
      </w:r>
      <w:r>
        <w:t xml:space="preserve"> </w:t>
      </w:r>
    </w:p>
    <w:p w14:paraId="75873545" w14:textId="015EF30C" w:rsidR="00334BC4" w:rsidRDefault="00334BC4" w:rsidP="00334BC4">
      <w:pPr>
        <w:pStyle w:val="ListParagraph"/>
        <w:numPr>
          <w:ilvl w:val="2"/>
          <w:numId w:val="15"/>
        </w:numPr>
      </w:pPr>
      <w:r>
        <w:t>Takes a JDBC connection string to establish a connection the database</w:t>
      </w:r>
    </w:p>
    <w:p w14:paraId="329EB8AD" w14:textId="6A4E3BD1" w:rsidR="00334BC4" w:rsidRDefault="00334BC4" w:rsidP="00334BC4">
      <w:pPr>
        <w:pStyle w:val="ListParagraph"/>
        <w:numPr>
          <w:ilvl w:val="1"/>
          <w:numId w:val="15"/>
        </w:numPr>
      </w:pPr>
      <w:r w:rsidRPr="00553283">
        <w:rPr>
          <w:i/>
          <w:iCs/>
        </w:rPr>
        <w:t>Disconnect</w:t>
      </w:r>
    </w:p>
    <w:p w14:paraId="2FCE8BEE" w14:textId="0482D3BC" w:rsidR="00334BC4" w:rsidRDefault="00334BC4" w:rsidP="00334BC4">
      <w:pPr>
        <w:pStyle w:val="ListParagraph"/>
        <w:numPr>
          <w:ilvl w:val="2"/>
          <w:numId w:val="15"/>
        </w:numPr>
      </w:pPr>
      <w:r>
        <w:t>Disconnects the servlet from the database</w:t>
      </w:r>
    </w:p>
    <w:p w14:paraId="2A018B58" w14:textId="5D84ADF9" w:rsidR="00334BC4" w:rsidRDefault="00334BC4" w:rsidP="00334BC4">
      <w:pPr>
        <w:pStyle w:val="ListParagraph"/>
        <w:numPr>
          <w:ilvl w:val="1"/>
          <w:numId w:val="15"/>
        </w:numPr>
      </w:pPr>
      <w:proofErr w:type="spellStart"/>
      <w:r w:rsidRPr="00553283">
        <w:rPr>
          <w:i/>
          <w:iCs/>
        </w:rPr>
        <w:t>insertFoodItem</w:t>
      </w:r>
      <w:proofErr w:type="spellEnd"/>
    </w:p>
    <w:p w14:paraId="46130B3D" w14:textId="2E207A44" w:rsidR="00334BC4" w:rsidRDefault="00334BC4" w:rsidP="00334BC4">
      <w:pPr>
        <w:pStyle w:val="ListParagraph"/>
        <w:numPr>
          <w:ilvl w:val="2"/>
          <w:numId w:val="15"/>
        </w:numPr>
      </w:pPr>
      <w:r>
        <w:t>Takes a food</w:t>
      </w:r>
      <w:r w:rsidR="00AC34F2">
        <w:t xml:space="preserve"> </w:t>
      </w:r>
      <w:r>
        <w:t>item and build</w:t>
      </w:r>
      <w:r w:rsidR="00AC34F2">
        <w:t>s</w:t>
      </w:r>
      <w:r>
        <w:t xml:space="preserve"> an SQL query to insert the food item</w:t>
      </w:r>
      <w:r w:rsidR="00AC34F2">
        <w:t xml:space="preserve"> data</w:t>
      </w:r>
      <w:r>
        <w:t xml:space="preserve"> to the correct tables.</w:t>
      </w:r>
    </w:p>
    <w:p w14:paraId="781E963F" w14:textId="77777777" w:rsidR="008A5814" w:rsidRDefault="008A5814" w:rsidP="008A5814">
      <w:pPr>
        <w:pStyle w:val="ListParagraph"/>
        <w:numPr>
          <w:ilvl w:val="2"/>
          <w:numId w:val="15"/>
        </w:numPr>
      </w:pPr>
      <w:r>
        <w:t xml:space="preserve">SQL query: </w:t>
      </w:r>
    </w:p>
    <w:p w14:paraId="41501826" w14:textId="5C83C6AC" w:rsidR="008A5814" w:rsidRPr="00074A7E" w:rsidRDefault="008A5814" w:rsidP="005846C2">
      <w:pPr>
        <w:pStyle w:val="ListParagraph"/>
        <w:ind w:left="2160"/>
        <w:rPr>
          <w:i/>
          <w:iCs/>
        </w:rPr>
      </w:pPr>
      <w:r w:rsidRPr="00074A7E">
        <w:rPr>
          <w:i/>
          <w:iCs/>
        </w:rPr>
        <w:lastRenderedPageBreak/>
        <w:t>“INSERT INTO Foods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7A8C080D" w14:textId="5B090DD1" w:rsidR="00AC34F2" w:rsidRDefault="00AC34F2" w:rsidP="00AC34F2">
      <w:pPr>
        <w:pStyle w:val="ListParagraph"/>
        <w:numPr>
          <w:ilvl w:val="1"/>
          <w:numId w:val="15"/>
        </w:numPr>
      </w:pPr>
      <w:proofErr w:type="spellStart"/>
      <w:r w:rsidRPr="00553283">
        <w:rPr>
          <w:i/>
          <w:iCs/>
        </w:rPr>
        <w:t>insertDrinkItem</w:t>
      </w:r>
      <w:proofErr w:type="spellEnd"/>
    </w:p>
    <w:p w14:paraId="0563F301" w14:textId="02640B06" w:rsidR="00AC34F2" w:rsidRDefault="00AC34F2" w:rsidP="00AC34F2">
      <w:pPr>
        <w:pStyle w:val="ListParagraph"/>
        <w:numPr>
          <w:ilvl w:val="2"/>
          <w:numId w:val="15"/>
        </w:numPr>
      </w:pPr>
      <w:r>
        <w:t>Takes a drink item and builds and SQL query to insert the drink item data to the correct tables.</w:t>
      </w:r>
    </w:p>
    <w:p w14:paraId="53079788" w14:textId="1F2D8CE7" w:rsidR="008A5814" w:rsidRDefault="008A5814" w:rsidP="00AC34F2">
      <w:pPr>
        <w:pStyle w:val="ListParagraph"/>
        <w:numPr>
          <w:ilvl w:val="2"/>
          <w:numId w:val="15"/>
        </w:numPr>
      </w:pPr>
      <w:r>
        <w:t xml:space="preserve">SQL Query: </w:t>
      </w:r>
    </w:p>
    <w:p w14:paraId="31833EB4" w14:textId="3B9F382E" w:rsidR="00CD1EC2" w:rsidRPr="00074A7E" w:rsidRDefault="00CD1EC2" w:rsidP="00CD1EC2">
      <w:pPr>
        <w:ind w:left="1440" w:firstLine="720"/>
        <w:rPr>
          <w:i/>
          <w:iCs/>
        </w:rPr>
      </w:pPr>
      <w:r w:rsidRPr="00074A7E">
        <w:rPr>
          <w:i/>
          <w:iCs/>
        </w:rPr>
        <w:t xml:space="preserve">“INSERT INTO </w:t>
      </w:r>
      <w:r w:rsidRPr="00074A7E">
        <w:rPr>
          <w:i/>
          <w:iCs/>
        </w:rPr>
        <w:t>Drinks</w:t>
      </w:r>
      <w:r w:rsidRPr="00074A7E">
        <w:rPr>
          <w:i/>
          <w:iCs/>
        </w:rPr>
        <w:t xml:space="preserve"> (</w:t>
      </w:r>
      <w:proofErr w:type="spellStart"/>
      <w:r w:rsidRPr="00074A7E">
        <w:rPr>
          <w:i/>
          <w:iCs/>
        </w:rPr>
        <w:t>eventsID</w:t>
      </w:r>
      <w:proofErr w:type="spellEnd"/>
      <w:r w:rsidRPr="00074A7E">
        <w:rPr>
          <w:i/>
          <w:iCs/>
        </w:rPr>
        <w:t xml:space="preserve">, description, amount) VALUE </w:t>
      </w:r>
      <w:proofErr w:type="gramStart"/>
      <w:r w:rsidRPr="00074A7E">
        <w:rPr>
          <w:i/>
          <w:iCs/>
        </w:rPr>
        <w:t>(?,</w:t>
      </w:r>
      <w:proofErr w:type="gramEnd"/>
      <w:r w:rsidRPr="00074A7E">
        <w:rPr>
          <w:i/>
          <w:iCs/>
        </w:rPr>
        <w:t xml:space="preserve"> ?, ?);”</w:t>
      </w:r>
    </w:p>
    <w:p w14:paraId="5E799998" w14:textId="2AE462BE" w:rsidR="00EE7D88" w:rsidRDefault="00EE7D88" w:rsidP="00EE7D88">
      <w:pPr>
        <w:pStyle w:val="ListParagraph"/>
        <w:numPr>
          <w:ilvl w:val="1"/>
          <w:numId w:val="15"/>
        </w:numPr>
      </w:pPr>
      <w:proofErr w:type="spellStart"/>
      <w:r w:rsidRPr="00553283">
        <w:rPr>
          <w:i/>
          <w:iCs/>
        </w:rPr>
        <w:t>updateIntakeEvents</w:t>
      </w:r>
      <w:proofErr w:type="spellEnd"/>
    </w:p>
    <w:p w14:paraId="16ACD32A" w14:textId="408C7EE1" w:rsidR="00EE7D88" w:rsidRDefault="00EE7D88" w:rsidP="00EE7D88">
      <w:pPr>
        <w:pStyle w:val="ListParagraph"/>
        <w:numPr>
          <w:ilvl w:val="2"/>
          <w:numId w:val="15"/>
        </w:numPr>
      </w:pPr>
      <w:r>
        <w:t>Updates the intake event table with the user ID, timestamp and whether a drink, a food item or both were logged.</w:t>
      </w:r>
    </w:p>
    <w:p w14:paraId="68EC4AFD" w14:textId="041A9C21" w:rsidR="001545C1" w:rsidRDefault="001545C1" w:rsidP="00EE7D88">
      <w:pPr>
        <w:pStyle w:val="ListParagraph"/>
        <w:numPr>
          <w:ilvl w:val="2"/>
          <w:numId w:val="15"/>
        </w:numPr>
      </w:pPr>
      <w:r>
        <w:t xml:space="preserve">SQL Query: </w:t>
      </w:r>
    </w:p>
    <w:p w14:paraId="0BE4487A" w14:textId="5B02B59A" w:rsidR="001545C1" w:rsidRPr="00074A7E" w:rsidRDefault="001545C1" w:rsidP="00533ED3">
      <w:pPr>
        <w:pStyle w:val="ListParagraph"/>
        <w:ind w:left="2160"/>
        <w:rPr>
          <w:i/>
          <w:iCs/>
        </w:rPr>
      </w:pPr>
      <w:r w:rsidRPr="00074A7E">
        <w:rPr>
          <w:i/>
          <w:iCs/>
        </w:rPr>
        <w:t xml:space="preserve">“INSERT INTO </w:t>
      </w:r>
      <w:proofErr w:type="spellStart"/>
      <w:r w:rsidRPr="00074A7E">
        <w:rPr>
          <w:i/>
          <w:iCs/>
        </w:rPr>
        <w:t>IntakeEvents</w:t>
      </w:r>
      <w:proofErr w:type="spellEnd"/>
      <w:r w:rsidRPr="00074A7E">
        <w:rPr>
          <w:i/>
          <w:iCs/>
        </w:rPr>
        <w:t xml:space="preserve"> (id, </w:t>
      </w:r>
      <w:proofErr w:type="spellStart"/>
      <w:r w:rsidRPr="00074A7E">
        <w:rPr>
          <w:i/>
          <w:iCs/>
        </w:rPr>
        <w:t>loggedBy</w:t>
      </w:r>
      <w:proofErr w:type="spellEnd"/>
      <w:r w:rsidRPr="00074A7E">
        <w:rPr>
          <w:i/>
          <w:iCs/>
        </w:rPr>
        <w:t xml:space="preserve">, </w:t>
      </w:r>
      <w:proofErr w:type="spellStart"/>
      <w:r w:rsidRPr="00074A7E">
        <w:rPr>
          <w:i/>
          <w:iCs/>
        </w:rPr>
        <w:t>mealType</w:t>
      </w:r>
      <w:proofErr w:type="spellEnd"/>
      <w:r w:rsidRPr="00074A7E">
        <w:rPr>
          <w:i/>
          <w:iCs/>
        </w:rPr>
        <w:t xml:space="preserve">, </w:t>
      </w:r>
      <w:proofErr w:type="spellStart"/>
      <w:r w:rsidRPr="00074A7E">
        <w:rPr>
          <w:i/>
          <w:iCs/>
        </w:rPr>
        <w:t>loggedAt</w:t>
      </w:r>
      <w:proofErr w:type="spellEnd"/>
      <w:r w:rsidRPr="00074A7E">
        <w:rPr>
          <w:i/>
          <w:iCs/>
        </w:rPr>
        <w:t xml:space="preserve">) VALUES </w:t>
      </w:r>
      <w:proofErr w:type="gramStart"/>
      <w:r w:rsidRPr="00074A7E">
        <w:rPr>
          <w:i/>
          <w:iCs/>
        </w:rPr>
        <w:t>(?,</w:t>
      </w:r>
      <w:proofErr w:type="gramEnd"/>
      <w:r w:rsidRPr="00074A7E">
        <w:rPr>
          <w:i/>
          <w:iCs/>
        </w:rPr>
        <w:t xml:space="preserve"> ?, ?, ?);”</w:t>
      </w:r>
    </w:p>
    <w:p w14:paraId="7D1DC271" w14:textId="0CA331C2" w:rsidR="00F74197" w:rsidRDefault="00F74197" w:rsidP="00F74197">
      <w:pPr>
        <w:pStyle w:val="ListParagraph"/>
        <w:numPr>
          <w:ilvl w:val="1"/>
          <w:numId w:val="15"/>
        </w:numPr>
      </w:pPr>
      <w:proofErr w:type="spellStart"/>
      <w:r w:rsidRPr="00553283">
        <w:rPr>
          <w:i/>
          <w:iCs/>
        </w:rPr>
        <w:t>updateUsers</w:t>
      </w:r>
      <w:proofErr w:type="spellEnd"/>
    </w:p>
    <w:p w14:paraId="6BB89460" w14:textId="0C497B69" w:rsidR="00F74197" w:rsidRDefault="00F74197" w:rsidP="00F74197">
      <w:pPr>
        <w:pStyle w:val="ListParagraph"/>
        <w:numPr>
          <w:ilvl w:val="2"/>
          <w:numId w:val="15"/>
        </w:numPr>
      </w:pPr>
      <w:r>
        <w:t>First executes a query to check whether the current user ID already exists.</w:t>
      </w:r>
    </w:p>
    <w:p w14:paraId="3EFD7655" w14:textId="122E50DF" w:rsidR="00533ED3" w:rsidRDefault="00F74197" w:rsidP="00533ED3">
      <w:pPr>
        <w:pStyle w:val="ListParagraph"/>
        <w:numPr>
          <w:ilvl w:val="2"/>
          <w:numId w:val="15"/>
        </w:numPr>
      </w:pPr>
      <w:r>
        <w:t xml:space="preserve">In case of a new user, the user ID is added to this table. </w:t>
      </w:r>
    </w:p>
    <w:p w14:paraId="15E1311D" w14:textId="09E9D240" w:rsidR="00533ED3" w:rsidRDefault="00533ED3" w:rsidP="00533ED3">
      <w:pPr>
        <w:pStyle w:val="ListParagraph"/>
        <w:numPr>
          <w:ilvl w:val="2"/>
          <w:numId w:val="15"/>
        </w:numPr>
      </w:pPr>
      <w:r>
        <w:t xml:space="preserve">SQL Query 1: </w:t>
      </w:r>
    </w:p>
    <w:p w14:paraId="6A339E50" w14:textId="3C9AB4B3" w:rsidR="00533ED3" w:rsidRPr="00074A7E" w:rsidRDefault="00533ED3" w:rsidP="00553283">
      <w:pPr>
        <w:pStyle w:val="ListParagraph"/>
        <w:ind w:left="2160"/>
        <w:rPr>
          <w:i/>
          <w:iCs/>
        </w:rPr>
      </w:pPr>
      <w:r w:rsidRPr="00074A7E">
        <w:rPr>
          <w:i/>
          <w:iCs/>
        </w:rPr>
        <w:t xml:space="preserve">“SELECT * FROM Users WHERE </w:t>
      </w:r>
      <w:proofErr w:type="spellStart"/>
      <w:r w:rsidRPr="00074A7E">
        <w:rPr>
          <w:i/>
          <w:iCs/>
        </w:rPr>
        <w:t>userID</w:t>
      </w:r>
      <w:proofErr w:type="spellEnd"/>
      <w:r w:rsidRPr="00074A7E">
        <w:rPr>
          <w:i/>
          <w:iCs/>
        </w:rPr>
        <w:t xml:space="preserve"> </w:t>
      </w:r>
      <w:proofErr w:type="gramStart"/>
      <w:r w:rsidRPr="00074A7E">
        <w:rPr>
          <w:i/>
          <w:iCs/>
        </w:rPr>
        <w:t>= ?</w:t>
      </w:r>
      <w:proofErr w:type="gramEnd"/>
      <w:r w:rsidRPr="00074A7E">
        <w:rPr>
          <w:i/>
          <w:iCs/>
        </w:rPr>
        <w:t>”</w:t>
      </w:r>
    </w:p>
    <w:p w14:paraId="1613063B" w14:textId="07E82DEA" w:rsidR="00553283" w:rsidRDefault="00126532" w:rsidP="00553283">
      <w:pPr>
        <w:pStyle w:val="ListParagraph"/>
        <w:ind w:left="2160"/>
      </w:pPr>
      <w:r>
        <w:t>This query returns an empty result set if the user ID does not exist yet. The result set size determines whether the following SQL query is executed.</w:t>
      </w:r>
    </w:p>
    <w:p w14:paraId="71363143" w14:textId="5559FF36" w:rsidR="00126532" w:rsidRDefault="00126532" w:rsidP="00126532">
      <w:pPr>
        <w:pStyle w:val="ListParagraph"/>
        <w:numPr>
          <w:ilvl w:val="2"/>
          <w:numId w:val="15"/>
        </w:numPr>
      </w:pPr>
      <w:r>
        <w:t>SQL Query 2:</w:t>
      </w:r>
    </w:p>
    <w:p w14:paraId="7D191CF7" w14:textId="6C25DD98" w:rsidR="000A6B02" w:rsidRPr="00074A7E" w:rsidRDefault="00126532" w:rsidP="00522545">
      <w:pPr>
        <w:pStyle w:val="ListParagraph"/>
        <w:ind w:left="2160"/>
        <w:rPr>
          <w:i/>
          <w:iCs/>
        </w:rPr>
      </w:pPr>
      <w:r w:rsidRPr="00074A7E">
        <w:rPr>
          <w:i/>
          <w:iCs/>
        </w:rPr>
        <w:t>“INSERT INTO Users (</w:t>
      </w:r>
      <w:proofErr w:type="spellStart"/>
      <w:r w:rsidRPr="00074A7E">
        <w:rPr>
          <w:i/>
          <w:iCs/>
        </w:rPr>
        <w:t>userID</w:t>
      </w:r>
      <w:proofErr w:type="spellEnd"/>
      <w:r w:rsidRPr="00074A7E">
        <w:rPr>
          <w:i/>
          <w:iCs/>
        </w:rPr>
        <w:t>) VALUES (?);</w:t>
      </w:r>
      <w:r w:rsidR="00C24CC1" w:rsidRPr="00074A7E">
        <w:rPr>
          <w:i/>
          <w:iCs/>
        </w:rPr>
        <w:t>”</w:t>
      </w:r>
    </w:p>
    <w:p w14:paraId="6252FE5B" w14:textId="38772F80" w:rsidR="00F62832" w:rsidRDefault="000A6B02" w:rsidP="002A4910">
      <w:r>
        <w:rPr>
          <w:rFonts w:ascii="Calibri" w:hAnsi="Calibri" w:cs="Calibri"/>
          <w:noProof/>
          <w:sz w:val="22"/>
          <w:szCs w:val="22"/>
          <w:lang w:val="en-GB"/>
        </w:rPr>
        <mc:AlternateContent>
          <mc:Choice Requires="wpg">
            <w:drawing>
              <wp:anchor distT="0" distB="0" distL="114300" distR="114300" simplePos="0" relativeHeight="251702272" behindDoc="0" locked="0" layoutInCell="1" allowOverlap="1" wp14:anchorId="4F661711" wp14:editId="73809AD3">
                <wp:simplePos x="0" y="0"/>
                <wp:positionH relativeFrom="column">
                  <wp:posOffset>0</wp:posOffset>
                </wp:positionH>
                <wp:positionV relativeFrom="paragraph">
                  <wp:posOffset>0</wp:posOffset>
                </wp:positionV>
                <wp:extent cx="5727700" cy="376809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5727700" cy="3768090"/>
                          <a:chOff x="0" y="0"/>
                          <a:chExt cx="5727700" cy="3768090"/>
                        </a:xfrm>
                      </wpg:grpSpPr>
                      <pic:pic xmlns:pic="http://schemas.openxmlformats.org/drawingml/2006/picture">
                        <pic:nvPicPr>
                          <pic:cNvPr id="45" name="Picture 45" descr="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3444240"/>
                          </a:xfrm>
                          <a:prstGeom prst="rect">
                            <a:avLst/>
                          </a:prstGeom>
                          <a:noFill/>
                          <a:ln>
                            <a:noFill/>
                          </a:ln>
                        </pic:spPr>
                      </pic:pic>
                      <wps:wsp>
                        <wps:cNvPr id="46" name="Text Box 46"/>
                        <wps:cNvSpPr txBox="1"/>
                        <wps:spPr>
                          <a:xfrm>
                            <a:off x="0" y="3501390"/>
                            <a:ext cx="5727700" cy="266700"/>
                          </a:xfrm>
                          <a:prstGeom prst="rect">
                            <a:avLst/>
                          </a:prstGeom>
                          <a:solidFill>
                            <a:prstClr val="white"/>
                          </a:solidFill>
                          <a:ln>
                            <a:noFill/>
                          </a:ln>
                        </wps:spPr>
                        <wps:txbx>
                          <w:txbxContent>
                            <w:p w14:paraId="46FDD84A" w14:textId="155C5D89" w:rsidR="000A6B02" w:rsidRPr="00512515" w:rsidRDefault="000A6B02" w:rsidP="000A6B02">
                              <w:pPr>
                                <w:pStyle w:val="Caption"/>
                                <w:rPr>
                                  <w:rFonts w:ascii="Calibri" w:hAnsi="Calibri" w:cs="Calibri"/>
                                  <w:sz w:val="22"/>
                                  <w:szCs w:val="22"/>
                                  <w:lang w:val="en-GB"/>
                                </w:rPr>
                              </w:pPr>
                              <w:bookmarkStart w:id="35" w:name="_Ref16082271"/>
                              <w:r>
                                <w:t xml:space="preserve">Figure </w:t>
                              </w:r>
                              <w:r>
                                <w:fldChar w:fldCharType="begin"/>
                              </w:r>
                              <w:r>
                                <w:instrText xml:space="preserve"> SEQ Figure \* ARABIC </w:instrText>
                              </w:r>
                              <w:r>
                                <w:fldChar w:fldCharType="separate"/>
                              </w:r>
                              <w:r w:rsidR="00D31F11">
                                <w:rPr>
                                  <w:noProof/>
                                </w:rPr>
                                <w:t>17</w:t>
                              </w:r>
                              <w:r>
                                <w:fldChar w:fldCharType="end"/>
                              </w:r>
                              <w:r>
                                <w:t>: Database Schema</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661711" id="Group 47" o:spid="_x0000_s1068" style="position:absolute;margin-left:0;margin-top:0;width:451pt;height:296.7pt;z-index:251702272" coordsize="57277,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">
                <v:shape id="Picture 45" o:spid="_x0000_s1069" type="#_x0000_t75" alt="Users &#10;id &#10;IntakeEvent &#10;id &#10;loggedBy &#10;mealType &#10;loggedAt &#10;If I want all the food for one person I'd use this query &#10;SELECT Foods.description, IntakeEvent.IoggedAt &#10;FROM Foods JOIN IntakeEvent &#10;ON Foods.eventlD IntakeEvent.id &#10;WHERE IntakeEvent.loggedBy - 12345 &#10;Foods &#10;eventlD &#10;description &#10;amount &#10;Drinks &#10;eventlD &#10;description &#10;amount " style="position:absolute;width:57277;height:344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">
                  <v:imagedata r:id="rId43" o:title="Users &#10;id &#10;IntakeEvent &#10;id &#10;loggedBy &#10;mealType &#10;loggedAt &#10;If I want all the food for one person I'd use this query &#10;SELECT Foods.description, IntakeEvent.IoggedAt &#10;FROM Foods JOIN IntakeEvent &#10;ON Foods.eventlD IntakeEvent.id &#10;WHERE IntakeEvent"/>
                </v:shape>
                <v:shape id="Text Box 46" o:spid="_x0000_s1070" type="#_x0000_t202" style="position:absolute;top:35013;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" stroked="f">
                  <v:textbox style="mso-fit-shape-to-text:t" inset="0,0,0,0">
                    <w:txbxContent>
                      <w:p w14:paraId="46FDD84A" w14:textId="155C5D89" w:rsidR="000A6B02" w:rsidRPr="00512515" w:rsidRDefault="000A6B02" w:rsidP="000A6B02">
                        <w:pPr>
                          <w:pStyle w:val="Caption"/>
                          <w:rPr>
                            <w:rFonts w:ascii="Calibri" w:hAnsi="Calibri" w:cs="Calibri"/>
                            <w:sz w:val="22"/>
                            <w:szCs w:val="22"/>
                            <w:lang w:val="en-GB"/>
                          </w:rPr>
                        </w:pPr>
                        <w:bookmarkStart w:id="36" w:name="_Ref16082271"/>
                        <w:r>
                          <w:t xml:space="preserve">Figure </w:t>
                        </w:r>
                        <w:r>
                          <w:fldChar w:fldCharType="begin"/>
                        </w:r>
                        <w:r>
                          <w:instrText xml:space="preserve"> SEQ Figure \* ARABIC </w:instrText>
                        </w:r>
                        <w:r>
                          <w:fldChar w:fldCharType="separate"/>
                        </w:r>
                        <w:r w:rsidR="00D31F11">
                          <w:rPr>
                            <w:noProof/>
                          </w:rPr>
                          <w:t>17</w:t>
                        </w:r>
                        <w:r>
                          <w:fldChar w:fldCharType="end"/>
                        </w:r>
                        <w:r>
                          <w:t>: Database Schema</w:t>
                        </w:r>
                        <w:bookmarkEnd w:id="36"/>
                      </w:p>
                    </w:txbxContent>
                  </v:textbox>
                </v:shape>
                <w10:wrap type="square"/>
              </v:group>
            </w:pict>
          </mc:Fallback>
        </mc:AlternateContent>
      </w:r>
      <w:r>
        <w:rPr>
          <w:rFonts w:ascii="Calibri" w:hAnsi="Calibri" w:cs="Calibri"/>
          <w:sz w:val="22"/>
          <w:szCs w:val="22"/>
          <w:lang w:val="en-GB"/>
        </w:rPr>
        <w:fldChar w:fldCharType="begin"/>
      </w:r>
      <w:r>
        <w:rPr>
          <w:rFonts w:ascii="Calibri" w:hAnsi="Calibri" w:cs="Calibri"/>
          <w:sz w:val="22"/>
          <w:szCs w:val="22"/>
          <w:lang w:val="en-GB"/>
        </w:rPr>
        <w:instrText xml:space="preserve"> INCLUDEPICTURE "/var/folders/s9/z74_08hx6n19ynrxyvsww9kh0000gn/T/com.microsoft.Word/WebArchiveCopyPasteTempFiles/cidE72C75EC-AF55-9B40-9370-49D7FA903FE2.png" \* MERGEFORMATINET </w:instrText>
      </w:r>
      <w:r>
        <w:rPr>
          <w:rFonts w:ascii="Calibri" w:hAnsi="Calibri" w:cs="Calibri"/>
          <w:sz w:val="22"/>
          <w:szCs w:val="22"/>
          <w:lang w:val="en-GB"/>
        </w:rPr>
        <w:fldChar w:fldCharType="separate"/>
      </w:r>
      <w:r>
        <w:rPr>
          <w:rFonts w:ascii="Calibri" w:hAnsi="Calibri" w:cs="Calibri"/>
          <w:sz w:val="22"/>
          <w:szCs w:val="22"/>
          <w:lang w:val="en-GB"/>
        </w:rPr>
        <w:fldChar w:fldCharType="end"/>
      </w:r>
    </w:p>
    <w:p w14:paraId="5DB4B9EA" w14:textId="241158C0" w:rsidR="00F62832" w:rsidRDefault="00A15DBF" w:rsidP="002A4910">
      <w:r>
        <w:t xml:space="preserve">The database schema was split up into the four tables as shown in </w:t>
      </w:r>
      <w:r>
        <w:fldChar w:fldCharType="begin"/>
      </w:r>
      <w:r>
        <w:instrText xml:space="preserve"> REF _Ref16082271 \h </w:instrText>
      </w:r>
      <w:r>
        <w:fldChar w:fldCharType="separate"/>
      </w:r>
      <w:r>
        <w:t xml:space="preserve">Figure </w:t>
      </w:r>
      <w:r>
        <w:rPr>
          <w:noProof/>
        </w:rPr>
        <w:t>17</w:t>
      </w:r>
      <w:r>
        <w:t>: Database Schema</w:t>
      </w:r>
      <w:r>
        <w:fldChar w:fldCharType="end"/>
      </w:r>
      <w:r>
        <w:t xml:space="preserve">, to ensure clear visibility over. It was decided to have an IntakeEvent event table, which exclusively provides information of </w:t>
      </w:r>
      <w:r w:rsidR="00F51D84">
        <w:t>which user</w:t>
      </w:r>
      <w:r>
        <w:t xml:space="preserve"> logged what meal type when.</w:t>
      </w:r>
      <w:r w:rsidR="0071743E">
        <w:t xml:space="preserve"> In case </w:t>
      </w:r>
      <w:r w:rsidR="0071743E">
        <w:lastRenderedPageBreak/>
        <w:t xml:space="preserve">further information if required regarding the intake event, the food and drink tables include an event ID, which are tied to the intake event table. </w:t>
      </w:r>
      <w:r w:rsidR="00390EAA">
        <w:t xml:space="preserve">Another SQL query can be executed to pull out the desired event information. </w:t>
      </w:r>
      <w:r w:rsidR="00264A4E">
        <w:t xml:space="preserve">It should be mentioned that every SQL query must be executed separately. This means that every time a user logs an intake </w:t>
      </w:r>
      <w:r w:rsidR="00132C53">
        <w:t xml:space="preserve">a new database connection is </w:t>
      </w:r>
      <w:r w:rsidR="00E473EB">
        <w:t>established,</w:t>
      </w:r>
      <w:r w:rsidR="00132C53">
        <w:t xml:space="preserve"> and the required queries are executed. </w:t>
      </w:r>
      <w:r w:rsidR="00E473EB">
        <w:t xml:space="preserve">Thus, multiple users in different locations may establish a connection to the database at the same time. However, to ensure not to overload the database and keep connections open for an </w:t>
      </w:r>
      <w:r w:rsidR="0063768B">
        <w:t>unnecessary</w:t>
      </w:r>
      <w:r w:rsidR="00E473EB">
        <w:t xml:space="preserve"> amount of time, each connection is closed one the current intake event has been logged.  </w:t>
      </w:r>
    </w:p>
    <w:p w14:paraId="4886939E" w14:textId="6DD9F461" w:rsidR="00EE49D1" w:rsidRDefault="00EE49D1" w:rsidP="002A4910"/>
    <w:p w14:paraId="5D81213A" w14:textId="5660E0F3" w:rsidR="00EE49D1" w:rsidRDefault="00EE49D1" w:rsidP="00EE49D1">
      <w:pPr>
        <w:pStyle w:val="Heading2"/>
        <w:numPr>
          <w:ilvl w:val="2"/>
          <w:numId w:val="2"/>
        </w:numPr>
      </w:pPr>
      <w:r>
        <w:t>Database Tomcat Integration</w:t>
      </w:r>
    </w:p>
    <w:p w14:paraId="5E0C74CC" w14:textId="4FF6998E" w:rsidR="00D96E16" w:rsidRDefault="00EE49D1" w:rsidP="00D96E16">
      <w:r>
        <w:t xml:space="preserve">As the final java application is run on a Tomcat server, the database needs to be integrated with such. </w:t>
      </w:r>
      <w:r w:rsidR="00512E5E">
        <w:t xml:space="preserve">There are several steps required to prepare Tomcat to connect a database. </w:t>
      </w:r>
    </w:p>
    <w:p w14:paraId="426DAC62" w14:textId="59066598" w:rsidR="00D96E16" w:rsidRDefault="00D96E16" w:rsidP="00D96E16">
      <w:pPr>
        <w:pStyle w:val="ListParagraph"/>
        <w:numPr>
          <w:ilvl w:val="1"/>
          <w:numId w:val="15"/>
        </w:numPr>
      </w:pPr>
      <w:r>
        <w:t>JDBC Driver</w:t>
      </w:r>
    </w:p>
    <w:p w14:paraId="65744D2F" w14:textId="41BA04B7" w:rsidR="00D96E16" w:rsidRDefault="00D96E16" w:rsidP="00D96E16">
      <w:r>
        <w:t>The Java Datab</w:t>
      </w:r>
      <w:r w:rsidR="00E342A5">
        <w:t>a</w:t>
      </w:r>
      <w:r>
        <w:t xml:space="preserve">se Connectivity driver is available for download as an executable java (.jar) file. </w:t>
      </w:r>
      <w:r w:rsidR="00EA6885">
        <w:t>This .jar file needs to be imported into the Tomcat library director</w:t>
      </w:r>
      <w:r w:rsidR="0090618B">
        <w:t>y.</w:t>
      </w:r>
    </w:p>
    <w:p w14:paraId="1853CA0F" w14:textId="165EAF2F" w:rsidR="00527EB5" w:rsidRDefault="00527EB5" w:rsidP="00527EB5">
      <w:pPr>
        <w:pStyle w:val="ListParagraph"/>
        <w:numPr>
          <w:ilvl w:val="1"/>
          <w:numId w:val="15"/>
        </w:numPr>
      </w:pPr>
      <w:r>
        <w:t>Change Tomcat Configuration</w:t>
      </w:r>
    </w:p>
    <w:p w14:paraId="7B608F6F" w14:textId="0C3DEBDD" w:rsidR="00F62832" w:rsidRDefault="00527EB5" w:rsidP="002A4910">
      <w:r>
        <w:t xml:space="preserve">To ensure the server includes the database connectivity, </w:t>
      </w:r>
      <w:r w:rsidR="004567C5">
        <w:t>a context tab needs to be added to the server configuration file</w:t>
      </w:r>
      <w:r w:rsidR="00560348">
        <w:t>, as shown</w:t>
      </w:r>
      <w:r w:rsidR="00D31F11">
        <w:t xml:space="preserve"> in </w:t>
      </w:r>
      <w:r w:rsidR="00D31F11">
        <w:fldChar w:fldCharType="begin"/>
      </w:r>
      <w:r w:rsidR="00D31F11">
        <w:instrText xml:space="preserve"> REF _Ref16243798 \h </w:instrText>
      </w:r>
      <w:r w:rsidR="00D31F11">
        <w:fldChar w:fldCharType="separate"/>
      </w:r>
      <w:r w:rsidR="00D31F11">
        <w:t xml:space="preserve">Figure </w:t>
      </w:r>
      <w:r w:rsidR="00D31F11">
        <w:rPr>
          <w:noProof/>
        </w:rPr>
        <w:t>18</w:t>
      </w:r>
      <w:r w:rsidR="00D31F11">
        <w:t>: Database Tomcat Configuration Context</w:t>
      </w:r>
      <w:r w:rsidR="00D31F11">
        <w:fldChar w:fldCharType="end"/>
      </w:r>
      <w:r w:rsidR="00D31F11">
        <w:t>.</w:t>
      </w:r>
      <w:r>
        <w:t xml:space="preserve"> </w:t>
      </w:r>
    </w:p>
    <w:p w14:paraId="7FFE9735" w14:textId="77777777" w:rsidR="00D276BB" w:rsidRDefault="00D31F11" w:rsidP="002A4910">
      <w:r>
        <w:rPr>
          <w:noProof/>
        </w:rPr>
        <mc:AlternateContent>
          <mc:Choice Requires="wpg">
            <w:drawing>
              <wp:anchor distT="0" distB="0" distL="114300" distR="114300" simplePos="0" relativeHeight="251706368" behindDoc="0" locked="0" layoutInCell="1" allowOverlap="1" wp14:anchorId="1C1EEC74" wp14:editId="3ADD97C2">
                <wp:simplePos x="0" y="0"/>
                <wp:positionH relativeFrom="column">
                  <wp:posOffset>0</wp:posOffset>
                </wp:positionH>
                <wp:positionV relativeFrom="paragraph">
                  <wp:posOffset>83144</wp:posOffset>
                </wp:positionV>
                <wp:extent cx="2635250" cy="2990215"/>
                <wp:effectExtent l="0" t="0" r="6350" b="0"/>
                <wp:wrapSquare wrapText="bothSides"/>
                <wp:docPr id="50" name="Group 50"/>
                <wp:cNvGraphicFramePr/>
                <a:graphic xmlns:a="http://schemas.openxmlformats.org/drawingml/2006/main">
                  <a:graphicData uri="http://schemas.microsoft.com/office/word/2010/wordprocessingGroup">
                    <wpg:wgp>
                      <wpg:cNvGrpSpPr/>
                      <wpg:grpSpPr>
                        <a:xfrm>
                          <a:off x="0" y="0"/>
                          <a:ext cx="2635250" cy="2990215"/>
                          <a:chOff x="0" y="0"/>
                          <a:chExt cx="2635250" cy="2990215"/>
                        </a:xfrm>
                      </wpg:grpSpPr>
                      <pic:pic xmlns:pic="http://schemas.openxmlformats.org/drawingml/2006/picture">
                        <pic:nvPicPr>
                          <pic:cNvPr id="48" name="Picture 48" descr="A screenshot of text&#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635250" cy="2665095"/>
                          </a:xfrm>
                          <a:prstGeom prst="rect">
                            <a:avLst/>
                          </a:prstGeom>
                        </pic:spPr>
                      </pic:pic>
                      <wps:wsp>
                        <wps:cNvPr id="49" name="Text Box 49"/>
                        <wps:cNvSpPr txBox="1"/>
                        <wps:spPr>
                          <a:xfrm>
                            <a:off x="0" y="2723515"/>
                            <a:ext cx="2635250" cy="266700"/>
                          </a:xfrm>
                          <a:prstGeom prst="rect">
                            <a:avLst/>
                          </a:prstGeom>
                          <a:solidFill>
                            <a:prstClr val="white"/>
                          </a:solidFill>
                          <a:ln>
                            <a:noFill/>
                          </a:ln>
                        </wps:spPr>
                        <wps:txbx>
                          <w:txbxContent>
                            <w:p w14:paraId="2F76B577" w14:textId="2357F567" w:rsidR="00D31F11" w:rsidRPr="00DD697F" w:rsidRDefault="00D31F11" w:rsidP="00D31F11">
                              <w:pPr>
                                <w:pStyle w:val="Caption"/>
                              </w:pPr>
                              <w:bookmarkStart w:id="37"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EEC74" id="Group 50" o:spid="_x0000_s1071" style="position:absolute;margin-left:0;margin-top:6.55pt;width:207.5pt;height:235.45pt;z-index:251706368" coordsize="26352,299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1BZ/6FVXf+hVV3/jU5W/zYxOP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4Wp0/+Rrdf/ja3X/5Gt1/+Rrdf/QZG7/MS82/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4Wp0/9VmcP8oLDP/UDlB/8pibP/ka3X/qFdg/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LjU4/2+OZv91lmr/k79//5K9f/8oLDP/KCwz/ygsM/8oLDP/&#13;&#10;KCwz/ygsM/8oLDP/KCwz/ygsM/8oLDP/KCwz/ygsM/8oLDP/KCwz/ygsM/8oLDP/KCwz/ygsM/8o&#13;&#10;LDP/KCwz/ygsM/8oLDP/KCwz/ygsM/8oLDP/KCwz/ygsM/8oLDP/Mzs7/22LZP9OYE7/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YblX/fKBv/5XBgf+MtXr/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OkVA/5XBgf+VwYH/jLV6/1ty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EqnX/&#13;&#10;lMGA/4y2e/88R0H/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0PTz/kLt9/4Clcv8oLDP/bIpk&#13;&#10;/5C7ff9geVv/KCwz/ygsM/8oLDP/KCwz/ygsM/+IsHj/hq12/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6R7Xf/TmW3/NzU4/ygsM/8o&#13;&#10;LDP/KCwz/ygsM/8oLDP/KCwz/ygsM/8oLDP/KCwz/ygsM/8oLDP/KCwz/ygsM/8oLDP/KCwz/ygs&#13;&#10;M/8oLDP/KCwz/ygsM/8oLDP/KCwz/ygsM/8oLDP/KCwz/ygsM/8oLDP/KCwz/ygsM/8oLDP/KCwz&#13;&#10;/ygsM/8oLDP/KCwz/ygsM/8oLDP/KCwz/ygsM/85Qz//lcKB/4y2e/8oLDP/eZxt/5XCgf9simT/&#13;&#10;KCwz/ygsM/8oLDP/KCwz/ygsM/+OuXz/jLZ7/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6Z8Xv/TmW3/OTc5/ygsM/8oLDP/KCwz/ygs&#13;&#10;M/8oLDP/KCwz/ygsM/8oLDP/KCwz/ygsM/8oLDP/KCwz/ygsM/8oLDP/KCwz/ygsM/8oLDP/KCwz&#13;&#10;/ygsM/8oLDP/KCwz/ygsM/8oLDP/KCwz/ygsM/8oLDP/KCwz/ygsM/8oLDP/KCwz/ygsM/8oLDP/&#13;&#10;KCwz/ygsM/8oLDP/KCwz/ygsM/85Qz//lcKB/4y2e/8oLDP/eZxt/5XCgf9sim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oXlc&#13;&#10;/8yVa/8oLDP/KCwz/ygsM/8oLDP/KCwz/ygsM/8oLDP/KCwz/ygsM/8oLDP/YHpb/5C7ff9simT/&#13;&#10;KCwz/4Cmcv+Qu33/Mzs7/ygsM/8oLDP/iLB4/4y2e/8oLDP/S1xM/5C7ff95m23/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sYNh/9OZbf8oLDP/&#13;&#10;KCwz/ygsM/8oLDP/KCwz/ygsM/8oLDP/KCwz/ygsM/8oLDP/bIpk/5XCgf95m23/KCwz/4y2e/+V&#13;&#10;woH/N0E+/ygsM/8oLDP/kr5//5TBgP8oLDP/VGlT/5XCgf+FrHb/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sYNh/9OZbf8oLDP/KCwz/ygsM/8o&#13;&#10;LDP/KCwz/ygsM/8oLDP/KCwz/ygsM/8oLDP/bIpk/5XCgf95m23/KCwz/4y2e/+VwoH/N0E+/ygs&#13;&#10;M/8oLDP/kr5//5TBgP8oLDP/VGlT/5XCgf+FrHb/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&#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7ODr/05lt/6d9Xv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5Nzn/0plt/6B5XP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9l&#13;&#10;gF//hq12/5XCgf94mmz/KCwz/ygsM/8oLDP/KCwz/ygsM/8oLDP/KCwz/ygsM/8oLDP/KCwz/ygs&#13;&#10;M/8oLDP/KCwz/ygsM/8oLDP/KCwz/ygsM/9QY1D/lcKB/2yKZP8oLDP/KCwz/ygsM/8oLDP/KCwz&#13;&#10;/ygsM/8oLDP/KCwz/ygsM/8oLDP/KCwz/ygsM/8oLDP/KCwz/ygsM/8oLDP/KCwz/ygsM/9Yblb/&#13;&#10;b45m/4Wsdf+VwoH/a4hj/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RvH7/lMCA/4Sq&#13;&#10;df8oLDP/KCwz/ygsM/8oLDP/KCwz/ygsM/8oLDP/KCwz/ygsM/8oLDP/KCwz/ygsM/8oLDP/KCwz&#13;&#10;/ygsM/8oLDP/KCwz/ygsM/9OYE7/lcGB/2mFYf8oLDP/KCwz/ygsM/8oLDP/KCwz/ygsM/8oLDP/&#13;&#10;KCwz/ygsM/8oLDP/KCwz/ygsM/8oLDP/KCwz/ygsM/8oLDP/KCwz/ygsM/+DqXT/lcGB/5O/f/98&#13;&#10;oG//MDc5/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&#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9JWUv/bYtk/zlDP/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13;&#10;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9yeIL/aG13/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">
                <v:shape id="Picture 48" o:spid="_x0000_s1072" type="#_x0000_t75" alt="A screenshot of text&#10;&#10;Description automatically generated" style="position:absolute;width:26352;height:26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">
                  <v:imagedata r:id="rId45" o:title="A screenshot of text&#10;&#10;Description automatically generated"/>
                </v:shape>
                <v:shape id="Text Box 49" o:spid="_x0000_s1073" type="#_x0000_t202" style="position:absolute;top:27235;width:263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" stroked="f">
                  <v:textbox style="mso-fit-shape-to-text:t" inset="0,0,0,0">
                    <w:txbxContent>
                      <w:p w14:paraId="2F76B577" w14:textId="2357F567" w:rsidR="00D31F11" w:rsidRPr="00DD697F" w:rsidRDefault="00D31F11" w:rsidP="00D31F11">
                        <w:pPr>
                          <w:pStyle w:val="Caption"/>
                        </w:pPr>
                        <w:bookmarkStart w:id="38" w:name="_Ref16243798"/>
                        <w:r>
                          <w:t xml:space="preserve">Figure </w:t>
                        </w:r>
                        <w:r>
                          <w:fldChar w:fldCharType="begin"/>
                        </w:r>
                        <w:r>
                          <w:instrText xml:space="preserve"> SEQ Figure \* ARABIC </w:instrText>
                        </w:r>
                        <w:r>
                          <w:fldChar w:fldCharType="separate"/>
                        </w:r>
                        <w:r>
                          <w:rPr>
                            <w:noProof/>
                          </w:rPr>
                          <w:t>18</w:t>
                        </w:r>
                        <w:r>
                          <w:fldChar w:fldCharType="end"/>
                        </w:r>
                        <w:r>
                          <w:t>: Database Tomcat Configuration Context</w:t>
                        </w:r>
                        <w:bookmarkEnd w:id="38"/>
                      </w:p>
                    </w:txbxContent>
                  </v:textbox>
                </v:shape>
                <w10:wrap type="square"/>
              </v:group>
            </w:pict>
          </mc:Fallback>
        </mc:AlternateContent>
      </w:r>
      <w:r w:rsidR="00A97924">
        <w:t xml:space="preserve">The context resource gives the server database connection information such as its username, password and connection </w:t>
      </w:r>
      <w:r w:rsidR="005E51CC">
        <w:t>URL</w:t>
      </w:r>
      <w:r w:rsidR="00A97924">
        <w:t>.</w:t>
      </w:r>
    </w:p>
    <w:p w14:paraId="0F200E75" w14:textId="54B9451F" w:rsidR="00BF4916" w:rsidRDefault="00D276BB" w:rsidP="002A4910">
      <w:r>
        <w:t xml:space="preserve">Finally, the server needs to know which </w:t>
      </w:r>
      <w:proofErr w:type="spellStart"/>
      <w:r>
        <w:t>webapp</w:t>
      </w:r>
      <w:proofErr w:type="spellEnd"/>
      <w:r>
        <w:t xml:space="preserve"> requires the connection to this database.</w:t>
      </w:r>
      <w:r w:rsidR="005F4EAF">
        <w:t xml:space="preserve"> A resource reference may be implemented in the web applications </w:t>
      </w:r>
      <w:r w:rsidR="005F4EAF">
        <w:rPr>
          <w:i/>
          <w:iCs/>
        </w:rPr>
        <w:t>web.xml</w:t>
      </w:r>
      <w:r w:rsidR="005F4EAF">
        <w:t xml:space="preserve"> file on the Tomcat server. </w:t>
      </w:r>
      <w:r w:rsidR="00A27E20">
        <w:t>The essential configuration code</w:t>
      </w:r>
      <w:r w:rsidR="00BF4916">
        <w:t xml:space="preserve"> is as follows: </w:t>
      </w:r>
    </w:p>
    <w:p w14:paraId="629D8F46" w14:textId="77777777" w:rsidR="00D63B5A" w:rsidRDefault="00D63B5A" w:rsidP="002A4910"/>
    <w:p w14:paraId="169333B3"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28330EEE"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description&gt;</w:t>
      </w:r>
      <w:proofErr w:type="spellStart"/>
      <w:r>
        <w:rPr>
          <w:rFonts w:ascii="openSans" w:hAnsi="openSans" w:cs="Calibri"/>
          <w:color w:val="323031"/>
          <w:lang w:val="en-GB"/>
        </w:rPr>
        <w:t>foodDiary</w:t>
      </w:r>
      <w:proofErr w:type="spellEnd"/>
      <w:r>
        <w:rPr>
          <w:rFonts w:ascii="openSans" w:hAnsi="openSans" w:cs="Calibri"/>
          <w:color w:val="323031"/>
          <w:lang w:val="en-GB"/>
        </w:rPr>
        <w:t>&lt;/description&gt;</w:t>
      </w:r>
    </w:p>
    <w:p w14:paraId="49D07D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ref-name&gt;</w:t>
      </w:r>
      <w:proofErr w:type="spellStart"/>
      <w:r>
        <w:rPr>
          <w:rFonts w:ascii="openSans" w:hAnsi="openSans" w:cs="Calibri"/>
          <w:color w:val="323031"/>
          <w:lang w:val="en-GB"/>
        </w:rPr>
        <w:t>jdbc</w:t>
      </w:r>
      <w:proofErr w:type="spellEnd"/>
      <w:r>
        <w:rPr>
          <w:rFonts w:ascii="openSans" w:hAnsi="openSans" w:cs="Calibri"/>
          <w:color w:val="323031"/>
          <w:lang w:val="en-GB"/>
        </w:rPr>
        <w:t>/</w:t>
      </w:r>
      <w:proofErr w:type="spellStart"/>
      <w:r>
        <w:rPr>
          <w:rFonts w:ascii="openSans" w:hAnsi="openSans" w:cs="Calibri"/>
          <w:color w:val="323031"/>
          <w:lang w:val="en-GB"/>
        </w:rPr>
        <w:t>foodDiary</w:t>
      </w:r>
      <w:proofErr w:type="spellEnd"/>
      <w:r>
        <w:rPr>
          <w:rFonts w:ascii="openSans" w:hAnsi="openSans" w:cs="Calibri"/>
          <w:color w:val="323031"/>
          <w:lang w:val="en-GB"/>
        </w:rPr>
        <w:t>&lt;/res-ref-name&gt;</w:t>
      </w:r>
    </w:p>
    <w:p w14:paraId="5E5B4014"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type&gt;</w:t>
      </w:r>
      <w:proofErr w:type="spellStart"/>
      <w:proofErr w:type="gramStart"/>
      <w:r>
        <w:rPr>
          <w:rFonts w:ascii="openSans" w:hAnsi="openSans" w:cs="Calibri"/>
          <w:color w:val="323031"/>
          <w:lang w:val="en-GB"/>
        </w:rPr>
        <w:t>javax.sql.DataSource</w:t>
      </w:r>
      <w:proofErr w:type="spellEnd"/>
      <w:proofErr w:type="gramEnd"/>
      <w:r>
        <w:rPr>
          <w:rFonts w:ascii="openSans" w:hAnsi="openSans" w:cs="Calibri"/>
          <w:color w:val="323031"/>
          <w:lang w:val="en-GB"/>
        </w:rPr>
        <w:t>&lt;/res-type&gt;</w:t>
      </w:r>
    </w:p>
    <w:p w14:paraId="6DB63AF8" w14:textId="77777777" w:rsidR="00BF4916" w:rsidRDefault="00BF4916" w:rsidP="00BF4916">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auth&gt;Container&lt;/res-auth&gt;</w:t>
      </w:r>
    </w:p>
    <w:p w14:paraId="5547406F" w14:textId="297FB69F" w:rsidR="00D63B5A" w:rsidRPr="00D63B5A" w:rsidRDefault="00BF4916" w:rsidP="00D63B5A">
      <w:pPr>
        <w:pStyle w:val="NormalWeb"/>
        <w:spacing w:before="0" w:beforeAutospacing="0" w:after="0" w:afterAutospacing="0"/>
        <w:ind w:left="540"/>
        <w:rPr>
          <w:rFonts w:ascii="openSans" w:hAnsi="openSans" w:cs="Calibri"/>
          <w:color w:val="323031"/>
          <w:lang w:val="en-GB"/>
        </w:rPr>
      </w:pPr>
      <w:r>
        <w:rPr>
          <w:rFonts w:ascii="openSans" w:hAnsi="openSans" w:cs="Calibri"/>
          <w:color w:val="323031"/>
          <w:lang w:val="en-GB"/>
        </w:rPr>
        <w:t>&lt;/resource-ref&gt;</w:t>
      </w:r>
    </w:p>
    <w:p w14:paraId="4C0C4A01" w14:textId="051EF169" w:rsidR="00D31F11" w:rsidRPr="005F4EAF" w:rsidRDefault="00A27E20" w:rsidP="002A4910">
      <w:r>
        <w:t xml:space="preserve"> </w:t>
      </w:r>
    </w:p>
    <w:p w14:paraId="707F691F" w14:textId="77777777" w:rsidR="00B10323" w:rsidRDefault="00E93BA3" w:rsidP="002A4910">
      <w:r>
        <w:t>At this point the required back end logic is at a point where testing can be done.</w:t>
      </w:r>
      <w:r w:rsidR="00CD1CF1">
        <w:t xml:space="preserve"> However, the Tomcat server is only available locally via localhost. </w:t>
      </w:r>
    </w:p>
    <w:p w14:paraId="49075AD3" w14:textId="19561BB2" w:rsidR="00B10323" w:rsidRDefault="00B10323" w:rsidP="002A4910"/>
    <w:p w14:paraId="17713390" w14:textId="63CE9212" w:rsidR="00023C14" w:rsidRDefault="00023C14" w:rsidP="00023C14">
      <w:pPr>
        <w:pStyle w:val="Heading2"/>
        <w:numPr>
          <w:ilvl w:val="2"/>
          <w:numId w:val="2"/>
        </w:numPr>
      </w:pPr>
      <w:r>
        <w:t>Tomcat Servlet Integration</w:t>
      </w:r>
    </w:p>
    <w:p w14:paraId="5C56E80F" w14:textId="77777777" w:rsidR="00A84742" w:rsidRDefault="00023C14" w:rsidP="00023C14">
      <w:r>
        <w:t>The Java backend has been developed</w:t>
      </w:r>
      <w:r w:rsidR="00222025">
        <w:t xml:space="preserve">. The final step for preparing the server is to include the </w:t>
      </w:r>
      <w:r w:rsidR="00177F1A">
        <w:t>java</w:t>
      </w:r>
      <w:r w:rsidR="006C1825">
        <w:t xml:space="preserve"> servlet.</w:t>
      </w:r>
      <w:r w:rsidR="00A84742">
        <w:t xml:space="preserve"> In order to deploy web applications using Tomcat the following steps must be followed:</w:t>
      </w:r>
    </w:p>
    <w:p w14:paraId="7EA6224C" w14:textId="60656C07" w:rsidR="00A84742" w:rsidRDefault="00A84742" w:rsidP="00A84742">
      <w:pPr>
        <w:pStyle w:val="ListParagraph"/>
        <w:numPr>
          <w:ilvl w:val="1"/>
          <w:numId w:val="15"/>
        </w:numPr>
      </w:pPr>
      <w:r>
        <w:t xml:space="preserve">Package and build an executable file </w:t>
      </w:r>
      <w:r w:rsidR="00373814">
        <w:t xml:space="preserve">(.jar or .war) </w:t>
      </w:r>
      <w:r>
        <w:t xml:space="preserve">of the desired java application. </w:t>
      </w:r>
    </w:p>
    <w:p w14:paraId="1706AA8E" w14:textId="5A700D67" w:rsidR="00023C14" w:rsidRDefault="00373814" w:rsidP="00A84742">
      <w:pPr>
        <w:pStyle w:val="ListParagraph"/>
        <w:numPr>
          <w:ilvl w:val="1"/>
          <w:numId w:val="15"/>
        </w:numPr>
      </w:pPr>
      <w:r>
        <w:t xml:space="preserve">Move the executable to the </w:t>
      </w:r>
      <w:proofErr w:type="spellStart"/>
      <w:r w:rsidRPr="00AE5194">
        <w:rPr>
          <w:i/>
          <w:iCs/>
        </w:rPr>
        <w:t>webapps</w:t>
      </w:r>
      <w:proofErr w:type="spellEnd"/>
      <w:r>
        <w:t xml:space="preserve"> folder of the Tomcat root directory. </w:t>
      </w:r>
    </w:p>
    <w:p w14:paraId="17BEFCB7" w14:textId="39882FDB" w:rsidR="00373814" w:rsidRDefault="00E742AF" w:rsidP="00A84742">
      <w:pPr>
        <w:pStyle w:val="ListParagraph"/>
        <w:numPr>
          <w:ilvl w:val="1"/>
          <w:numId w:val="15"/>
        </w:numPr>
      </w:pPr>
      <w:r>
        <w:t xml:space="preserve">Tell Tomcat to understand that the executable is a Java Servlet. </w:t>
      </w:r>
    </w:p>
    <w:p w14:paraId="38A0AB1B" w14:textId="3A3D0F04" w:rsidR="00E742AF" w:rsidRDefault="00E742AF" w:rsidP="00E742AF">
      <w:pPr>
        <w:pStyle w:val="ListParagraph"/>
        <w:numPr>
          <w:ilvl w:val="2"/>
          <w:numId w:val="15"/>
        </w:numPr>
      </w:pPr>
      <w:r>
        <w:lastRenderedPageBreak/>
        <w:t xml:space="preserve">This can be done by navigating to the </w:t>
      </w:r>
      <w:proofErr w:type="spellStart"/>
      <w:r>
        <w:t>webapps</w:t>
      </w:r>
      <w:proofErr w:type="spellEnd"/>
      <w:r>
        <w:t xml:space="preserve">/ROOT directory of the Tomcat server and adding the following liens of code to the web.xml configuration file: </w:t>
      </w:r>
    </w:p>
    <w:p w14:paraId="6CE9C442" w14:textId="77777777" w:rsidR="00FD67EB" w:rsidRDefault="00FD67EB" w:rsidP="00787F18">
      <w:pPr>
        <w:ind w:left="2880"/>
      </w:pPr>
      <w:r>
        <w:t>&lt;servlet&gt;</w:t>
      </w:r>
    </w:p>
    <w:p w14:paraId="5F1B0AEA" w14:textId="77777777" w:rsidR="00FD67EB" w:rsidRDefault="00FD67EB" w:rsidP="00787F18">
      <w:pPr>
        <w:ind w:left="2880"/>
      </w:pPr>
      <w:r>
        <w:t xml:space="preserve">    &lt;servlet-name&gt;</w:t>
      </w:r>
      <w:proofErr w:type="spellStart"/>
      <w:r>
        <w:t>helloworldservlet</w:t>
      </w:r>
      <w:proofErr w:type="spellEnd"/>
      <w:r>
        <w:t>&lt;/servlet-name&gt;</w:t>
      </w:r>
    </w:p>
    <w:p w14:paraId="2B7EA56D" w14:textId="77777777" w:rsidR="00FD67EB" w:rsidRDefault="00FD67EB" w:rsidP="00787F18">
      <w:pPr>
        <w:ind w:left="2880"/>
      </w:pPr>
      <w:r>
        <w:t xml:space="preserve">    &lt;servlet-class&gt;</w:t>
      </w:r>
      <w:proofErr w:type="spellStart"/>
      <w:r>
        <w:t>HelloWorldSkillServlet</w:t>
      </w:r>
      <w:proofErr w:type="spellEnd"/>
      <w:r>
        <w:t>&lt;/servlet-class&gt;</w:t>
      </w:r>
    </w:p>
    <w:p w14:paraId="349D0816" w14:textId="77777777" w:rsidR="00FD67EB" w:rsidRDefault="00FD67EB" w:rsidP="00787F18">
      <w:pPr>
        <w:ind w:left="2880"/>
      </w:pPr>
      <w:r>
        <w:t xml:space="preserve">  &lt;/servlet&gt;</w:t>
      </w:r>
    </w:p>
    <w:p w14:paraId="074C0465" w14:textId="77777777" w:rsidR="00FD67EB" w:rsidRDefault="00FD67EB" w:rsidP="00787F18">
      <w:pPr>
        <w:ind w:left="2880"/>
      </w:pPr>
      <w:r>
        <w:t xml:space="preserve">  &lt;servlet-mapping&gt;</w:t>
      </w:r>
    </w:p>
    <w:p w14:paraId="0A514659" w14:textId="77777777" w:rsidR="00FD67EB" w:rsidRDefault="00FD67EB" w:rsidP="00787F18">
      <w:pPr>
        <w:ind w:left="2880"/>
      </w:pPr>
      <w:r>
        <w:t xml:space="preserve">    &lt;servlet-name&gt;</w:t>
      </w:r>
      <w:proofErr w:type="spellStart"/>
      <w:r>
        <w:t>helloworldservlet</w:t>
      </w:r>
      <w:proofErr w:type="spellEnd"/>
      <w:r>
        <w:t>&lt;/servlet-name&gt;</w:t>
      </w:r>
    </w:p>
    <w:p w14:paraId="6B048BE3" w14:textId="77777777" w:rsidR="00FD67EB" w:rsidRDefault="00FD67EB" w:rsidP="00787F18">
      <w:pPr>
        <w:ind w:left="2880"/>
      </w:pPr>
      <w:r>
        <w:t xml:space="preserve">    &lt;</w:t>
      </w:r>
      <w:proofErr w:type="spellStart"/>
      <w:r>
        <w:t>url</w:t>
      </w:r>
      <w:proofErr w:type="spellEnd"/>
      <w:r>
        <w:t>-pattern&gt;/main&lt;/</w:t>
      </w:r>
      <w:proofErr w:type="spellStart"/>
      <w:r>
        <w:t>url</w:t>
      </w:r>
      <w:proofErr w:type="spellEnd"/>
      <w:r>
        <w:t>-pattern&gt;</w:t>
      </w:r>
    </w:p>
    <w:p w14:paraId="5375EDDC" w14:textId="08F24C41" w:rsidR="00FD67EB" w:rsidRDefault="00FD67EB" w:rsidP="00787F18">
      <w:pPr>
        <w:ind w:left="2880"/>
      </w:pPr>
      <w:r>
        <w:t xml:space="preserve">  &lt;/servlet-mapping&gt;</w:t>
      </w:r>
    </w:p>
    <w:p w14:paraId="07D38EFA" w14:textId="158E1461" w:rsidR="00FD67EB" w:rsidRDefault="00924A03" w:rsidP="00000185">
      <w:pPr>
        <w:ind w:left="2160"/>
      </w:pPr>
      <w:r>
        <w:t>This tells the server to append “/main” to the serv</w:t>
      </w:r>
      <w:r w:rsidR="0055357B">
        <w:t>let name and server URL</w:t>
      </w:r>
      <w:r>
        <w:t>.</w:t>
      </w:r>
      <w:r w:rsidR="004E73F5">
        <w:t xml:space="preserve"> The servlet endpoin</w:t>
      </w:r>
      <w:r w:rsidR="00887782">
        <w:t xml:space="preserve">t </w:t>
      </w:r>
      <w:r w:rsidR="004E73F5">
        <w:t xml:space="preserve">therefore is </w:t>
      </w:r>
      <w:hyperlink r:id="rId46" w:history="1">
        <w:r w:rsidR="004E73F5" w:rsidRPr="00E91665">
          <w:rPr>
            <w:rStyle w:val="Hyperlink"/>
          </w:rPr>
          <w:t>http://localhost:8080/helloworldservlet/main</w:t>
        </w:r>
      </w:hyperlink>
      <w:r w:rsidR="004E73F5">
        <w:t xml:space="preserve"> </w:t>
      </w:r>
      <w:r>
        <w:t xml:space="preserve"> </w:t>
      </w:r>
    </w:p>
    <w:p w14:paraId="77AE2CE1" w14:textId="77777777" w:rsidR="00000185" w:rsidRDefault="00000185" w:rsidP="00E742AF"/>
    <w:p w14:paraId="540FD91D" w14:textId="25ACF7E1" w:rsidR="00E742AF" w:rsidRPr="00023C14" w:rsidRDefault="00000185" w:rsidP="00E742AF">
      <w:r>
        <w:t xml:space="preserve">At this point the required back end logic is at a point where testing can be done. However, the Tomcat server is only available locally via localhost. </w:t>
      </w:r>
    </w:p>
    <w:p w14:paraId="0C337565" w14:textId="77777777" w:rsidR="00B10323" w:rsidRDefault="00B10323" w:rsidP="00B10323">
      <w:pPr>
        <w:pStyle w:val="Heading1"/>
        <w:numPr>
          <w:ilvl w:val="1"/>
          <w:numId w:val="2"/>
        </w:numPr>
      </w:pPr>
      <w:r>
        <w:t>NGROK for Testing</w:t>
      </w:r>
    </w:p>
    <w:p w14:paraId="59554ABC" w14:textId="372DB959" w:rsidR="00D31F11" w:rsidRPr="006C1825" w:rsidRDefault="002B46F5" w:rsidP="00576F7E">
      <w:r>
        <w:t xml:space="preserve">Amazon Alexa, even in a test environment, requires an endpoint with HTTPS support. </w:t>
      </w:r>
      <w:r w:rsidR="00AC1B5A">
        <w:t xml:space="preserve">The current Tomcat configuration </w:t>
      </w:r>
      <w:r w:rsidR="004018AE">
        <w:t>support https however over localhost only. This means that the server is not accessible via the internet.</w:t>
      </w:r>
      <w:r w:rsidR="001D72BB">
        <w:t xml:space="preserve"> The software “</w:t>
      </w:r>
      <w:proofErr w:type="spellStart"/>
      <w:r w:rsidR="001D72BB">
        <w:rPr>
          <w:i/>
          <w:iCs/>
        </w:rPr>
        <w:t>ngrok</w:t>
      </w:r>
      <w:proofErr w:type="spellEnd"/>
      <w:r w:rsidR="001D72BB">
        <w:rPr>
          <w:i/>
          <w:iCs/>
        </w:rPr>
        <w:t>”</w:t>
      </w:r>
      <w:r w:rsidR="001D72BB">
        <w:t xml:space="preserve"> </w:t>
      </w:r>
      <w:r w:rsidR="006C1825">
        <w:t xml:space="preserve">provides a </w:t>
      </w:r>
      <w:r w:rsidR="00BB3C0B">
        <w:t>method of rerouting a local port to the public web.</w:t>
      </w:r>
      <w:r w:rsidR="00E63466">
        <w:t xml:space="preserve"> After installing the software, a port can be published by </w:t>
      </w:r>
      <w:r w:rsidR="006C1825">
        <w:t xml:space="preserve">the following command </w:t>
      </w:r>
      <w:proofErr w:type="gramStart"/>
      <w:r w:rsidR="00E63466" w:rsidRPr="00E63466">
        <w:rPr>
          <w:i/>
          <w:iCs/>
        </w:rPr>
        <w:t>“./</w:t>
      </w:r>
      <w:proofErr w:type="spellStart"/>
      <w:proofErr w:type="gramEnd"/>
      <w:r w:rsidR="00E63466" w:rsidRPr="00E63466">
        <w:rPr>
          <w:i/>
          <w:iCs/>
        </w:rPr>
        <w:t>ngrok</w:t>
      </w:r>
      <w:proofErr w:type="spellEnd"/>
      <w:r w:rsidR="00E63466" w:rsidRPr="00E63466">
        <w:rPr>
          <w:i/>
          <w:iCs/>
        </w:rPr>
        <w:t xml:space="preserve"> http 8080”</w:t>
      </w:r>
      <w:r w:rsidR="001D72BB" w:rsidRPr="00E63466">
        <w:rPr>
          <w:i/>
          <w:iCs/>
        </w:rPr>
        <w:t xml:space="preserve"> </w:t>
      </w:r>
    </w:p>
    <w:p w14:paraId="5B544BAA" w14:textId="7EA832BD" w:rsidR="00F519B8" w:rsidRDefault="00F519B8" w:rsidP="00576F7E">
      <w:pPr>
        <w:rPr>
          <w:rFonts w:ascii="Calibri" w:hAnsi="Calibri" w:cs="Calibri"/>
          <w:color w:val="000000" w:themeColor="text1"/>
        </w:rPr>
      </w:pPr>
      <w:r w:rsidRPr="00FA030C">
        <w:rPr>
          <w:rFonts w:ascii="Calibri" w:hAnsi="Calibri" w:cs="Calibri"/>
          <w:color w:val="000000" w:themeColor="text1"/>
        </w:rPr>
        <w:t xml:space="preserve">This command creates a web </w:t>
      </w:r>
      <w:r w:rsidR="00D92B6C" w:rsidRPr="00FA030C">
        <w:rPr>
          <w:rFonts w:ascii="Calibri" w:hAnsi="Calibri" w:cs="Calibri"/>
          <w:color w:val="000000" w:themeColor="text1"/>
        </w:rPr>
        <w:t>URL</w:t>
      </w:r>
      <w:r w:rsidRPr="00FA030C">
        <w:rPr>
          <w:rFonts w:ascii="Calibri" w:hAnsi="Calibri" w:cs="Calibri"/>
          <w:color w:val="000000" w:themeColor="text1"/>
        </w:rPr>
        <w:t xml:space="preserve"> with https support that reroutes any request to the port 8080 running on the localhost. </w:t>
      </w:r>
      <w:r w:rsidR="00FA030C" w:rsidRPr="00FA030C">
        <w:rPr>
          <w:rFonts w:ascii="Calibri" w:hAnsi="Calibri" w:cs="Calibri"/>
          <w:color w:val="000000" w:themeColor="text1"/>
        </w:rPr>
        <w:t xml:space="preserve">The </w:t>
      </w:r>
      <w:r w:rsidR="006C1825">
        <w:rPr>
          <w:rFonts w:ascii="Calibri" w:hAnsi="Calibri" w:cs="Calibri"/>
          <w:color w:val="000000" w:themeColor="text1"/>
        </w:rPr>
        <w:t xml:space="preserve">generated </w:t>
      </w:r>
      <w:r w:rsidR="00FA030C" w:rsidRPr="00FA030C">
        <w:rPr>
          <w:rFonts w:ascii="Calibri" w:hAnsi="Calibri" w:cs="Calibri"/>
          <w:color w:val="000000" w:themeColor="text1"/>
        </w:rPr>
        <w:t xml:space="preserve">URL may look as such: </w:t>
      </w:r>
      <w:hyperlink r:id="rId47" w:history="1">
        <w:r w:rsidR="006C1825" w:rsidRPr="00E91665">
          <w:rPr>
            <w:rStyle w:val="Hyperlink"/>
            <w:rFonts w:ascii="Calibri" w:hAnsi="Calibri" w:cs="Calibri"/>
            <w:lang w:val="en-GB"/>
          </w:rPr>
          <w:t>https://a23a2051.ngrok.io</w:t>
        </w:r>
      </w:hyperlink>
      <w:r w:rsidR="009854DE">
        <w:rPr>
          <w:rFonts w:ascii="Calibri" w:hAnsi="Calibri" w:cs="Calibri"/>
          <w:color w:val="000000" w:themeColor="text1"/>
          <w:lang w:val="en-GB"/>
        </w:rPr>
        <w:t xml:space="preserve">. </w:t>
      </w:r>
      <w:r w:rsidR="00961B30">
        <w:rPr>
          <w:rFonts w:ascii="Calibri" w:hAnsi="Calibri" w:cs="Calibri"/>
          <w:color w:val="000000" w:themeColor="text1"/>
          <w:lang w:val="en-GB"/>
        </w:rPr>
        <w:t xml:space="preserve">As explained in the previous section, the servlet was </w:t>
      </w:r>
      <w:r w:rsidR="00B5731B">
        <w:rPr>
          <w:rFonts w:ascii="Calibri" w:hAnsi="Calibri" w:cs="Calibri"/>
          <w:color w:val="000000" w:themeColor="text1"/>
          <w:lang w:val="en-GB"/>
        </w:rPr>
        <w:t>added,</w:t>
      </w:r>
      <w:r w:rsidR="00961B30">
        <w:rPr>
          <w:rFonts w:ascii="Calibri" w:hAnsi="Calibri" w:cs="Calibri"/>
          <w:color w:val="000000" w:themeColor="text1"/>
          <w:lang w:val="en-GB"/>
        </w:rPr>
        <w:t xml:space="preserve"> and the corresponding server URL provided. </w:t>
      </w:r>
      <w:r w:rsidR="00B5731B">
        <w:rPr>
          <w:rFonts w:ascii="Calibri" w:hAnsi="Calibri" w:cs="Calibri"/>
          <w:color w:val="000000" w:themeColor="text1"/>
          <w:lang w:val="en-GB"/>
        </w:rPr>
        <w:t>Therefore, t</w:t>
      </w:r>
      <w:r w:rsidR="00B5731B">
        <w:rPr>
          <w:rFonts w:ascii="Calibri" w:hAnsi="Calibri" w:cs="Calibri"/>
          <w:color w:val="000000" w:themeColor="text1"/>
        </w:rPr>
        <w:t xml:space="preserve">he endpoint needed for Alexa to speak to the servlet is: </w:t>
      </w:r>
      <w:hyperlink r:id="rId48" w:history="1">
        <w:r w:rsidR="00B5731B" w:rsidRPr="00E91665">
          <w:rPr>
            <w:rStyle w:val="Hyperlink"/>
            <w:rFonts w:ascii="Calibri" w:hAnsi="Calibri" w:cs="Calibri"/>
          </w:rPr>
          <w:t>https://a23a2051.ngrok.io/helloworldservlet/main</w:t>
        </w:r>
      </w:hyperlink>
      <w:r w:rsidR="00DF3DBE">
        <w:rPr>
          <w:rFonts w:ascii="Calibri" w:hAnsi="Calibri" w:cs="Calibri"/>
          <w:color w:val="000000" w:themeColor="text1"/>
        </w:rPr>
        <w:t xml:space="preserve">. </w:t>
      </w:r>
      <w:r w:rsidR="00515094">
        <w:rPr>
          <w:rFonts w:ascii="Calibri" w:hAnsi="Calibri" w:cs="Calibri"/>
          <w:color w:val="000000" w:themeColor="text1"/>
        </w:rPr>
        <w:t xml:space="preserve">The downside of us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is that it is only really useful for testing purposes. When restarting </w:t>
      </w:r>
      <w:proofErr w:type="spellStart"/>
      <w:r w:rsidR="00515094">
        <w:rPr>
          <w:rFonts w:ascii="Calibri" w:hAnsi="Calibri" w:cs="Calibri"/>
          <w:color w:val="000000" w:themeColor="text1"/>
        </w:rPr>
        <w:t>ngrok</w:t>
      </w:r>
      <w:proofErr w:type="spellEnd"/>
      <w:r w:rsidR="00515094">
        <w:rPr>
          <w:rFonts w:ascii="Calibri" w:hAnsi="Calibri" w:cs="Calibri"/>
          <w:color w:val="000000" w:themeColor="text1"/>
        </w:rPr>
        <w:t xml:space="preserve"> the URL it provides changes, thus requiring a reconfigured endpoint for the skill. </w:t>
      </w:r>
    </w:p>
    <w:p w14:paraId="15AF6C4E" w14:textId="05DAB8B1" w:rsidR="00D31518" w:rsidRDefault="00D31518" w:rsidP="00576F7E">
      <w:pPr>
        <w:rPr>
          <w:rFonts w:ascii="Calibri" w:hAnsi="Calibri" w:cs="Calibri"/>
          <w:color w:val="000000" w:themeColor="text1"/>
        </w:rPr>
      </w:pPr>
    </w:p>
    <w:p w14:paraId="32EC154D" w14:textId="3C9DA135" w:rsidR="00D31518" w:rsidRDefault="007158B9" w:rsidP="00D31518">
      <w:pPr>
        <w:pStyle w:val="Heading1"/>
        <w:numPr>
          <w:ilvl w:val="1"/>
          <w:numId w:val="2"/>
        </w:numPr>
      </w:pPr>
      <w:r>
        <w:t>Initial Test</w:t>
      </w:r>
    </w:p>
    <w:p w14:paraId="4084FDF1" w14:textId="12F7D200" w:rsidR="007158B9" w:rsidRDefault="007158B9" w:rsidP="007158B9">
      <w:r>
        <w:t xml:space="preserve">Using </w:t>
      </w:r>
      <w:proofErr w:type="spellStart"/>
      <w:r>
        <w:t>ngrok</w:t>
      </w:r>
      <w:proofErr w:type="spellEnd"/>
      <w:r>
        <w:t xml:space="preserve">, it is possible to test the </w:t>
      </w:r>
      <w:r w:rsidR="00B822CB">
        <w:t>A</w:t>
      </w:r>
      <w:r>
        <w:t xml:space="preserve">lexa skill. </w:t>
      </w:r>
      <w:r w:rsidR="00B822CB">
        <w:t xml:space="preserve">Two main tests were carried out. Each test isolates different experiment variables. The aim for both tests were to take 20 intake event phrases and compare the output with the desired output. </w:t>
      </w:r>
      <w:r w:rsidR="00F54097">
        <w:t xml:space="preserve">Below are detailed </w:t>
      </w:r>
      <w:proofErr w:type="spellStart"/>
      <w:r w:rsidR="00F54097">
        <w:t>explenations</w:t>
      </w:r>
      <w:proofErr w:type="spellEnd"/>
      <w:r w:rsidR="00F54097">
        <w:t xml:space="preserve"> for each test: </w:t>
      </w:r>
    </w:p>
    <w:p w14:paraId="4840157D" w14:textId="5D85498B" w:rsidR="00F54097" w:rsidRDefault="00F54097" w:rsidP="007158B9"/>
    <w:p w14:paraId="5D6335A8" w14:textId="61315CDC" w:rsidR="00F54097" w:rsidRDefault="00F54097" w:rsidP="00F54097">
      <w:pPr>
        <w:pStyle w:val="Heading2"/>
        <w:numPr>
          <w:ilvl w:val="2"/>
          <w:numId w:val="2"/>
        </w:numPr>
      </w:pPr>
      <w:r>
        <w:t>Speech input in typed form</w:t>
      </w:r>
    </w:p>
    <w:p w14:paraId="0E19352C" w14:textId="09ACDD9E" w:rsidR="00F54097" w:rsidRDefault="00F54097" w:rsidP="00F54097">
      <w:r>
        <w:t xml:space="preserve">This test uses the Alexa developer portal to input speech to the Alexa skill. This takes out the element of natural language processing that the voice assistant needs to understand the users actual speaking. </w:t>
      </w:r>
      <w:r w:rsidR="0099135F">
        <w:t xml:space="preserve">The following table </w:t>
      </w:r>
      <w:r w:rsidR="00DE7AAC">
        <w:t xml:space="preserve">summarizes the spoken utterances, Alexa responses and </w:t>
      </w:r>
      <w:r w:rsidR="00CC51DF">
        <w:t>whether</w:t>
      </w:r>
      <w:r w:rsidR="00B23D5E">
        <w:t xml:space="preserve"> </w:t>
      </w:r>
      <w:r w:rsidR="00DE7AAC">
        <w:t xml:space="preserve">the data was inserted correctly into the database. </w:t>
      </w:r>
    </w:p>
    <w:tbl>
      <w:tblPr>
        <w:tblStyle w:val="TableGrid"/>
        <w:tblW w:w="8784" w:type="dxa"/>
        <w:tblLook w:val="04A0" w:firstRow="1" w:lastRow="0" w:firstColumn="1" w:lastColumn="0" w:noHBand="0" w:noVBand="1"/>
      </w:tblPr>
      <w:tblGrid>
        <w:gridCol w:w="2818"/>
        <w:gridCol w:w="1233"/>
        <w:gridCol w:w="1233"/>
        <w:gridCol w:w="948"/>
        <w:gridCol w:w="993"/>
        <w:gridCol w:w="1559"/>
      </w:tblGrid>
      <w:tr w:rsidR="00D80EE5" w:rsidRPr="00022F6E" w14:paraId="377CAE79" w14:textId="19C09586" w:rsidTr="00D80EE5">
        <w:tc>
          <w:tcPr>
            <w:tcW w:w="2818" w:type="dxa"/>
          </w:tcPr>
          <w:p w14:paraId="1F9AAB94" w14:textId="13CDC14F" w:rsidR="00E94742" w:rsidRPr="00D80EE5" w:rsidRDefault="00E94742" w:rsidP="00F54097">
            <w:pPr>
              <w:rPr>
                <w:b/>
                <w:bCs/>
                <w:i/>
                <w:iCs/>
              </w:rPr>
            </w:pPr>
            <w:r w:rsidRPr="00D80EE5">
              <w:rPr>
                <w:b/>
                <w:bCs/>
                <w:i/>
                <w:iCs/>
              </w:rPr>
              <w:t>Utterance</w:t>
            </w:r>
          </w:p>
        </w:tc>
        <w:tc>
          <w:tcPr>
            <w:tcW w:w="1233" w:type="dxa"/>
          </w:tcPr>
          <w:p w14:paraId="0BB50CAF" w14:textId="1FB834AC" w:rsidR="00E94742" w:rsidRPr="00022F6E" w:rsidRDefault="00E94742" w:rsidP="00F54097">
            <w:pPr>
              <w:rPr>
                <w:b/>
                <w:bCs/>
              </w:rPr>
            </w:pPr>
            <w:r w:rsidRPr="00022F6E">
              <w:rPr>
                <w:b/>
                <w:bCs/>
              </w:rPr>
              <w:t>Any response?</w:t>
            </w:r>
          </w:p>
        </w:tc>
        <w:tc>
          <w:tcPr>
            <w:tcW w:w="1233" w:type="dxa"/>
          </w:tcPr>
          <w:p w14:paraId="220EA752" w14:textId="657FDDB1" w:rsidR="00E94742" w:rsidRPr="00022F6E" w:rsidRDefault="00E94742" w:rsidP="00F54097">
            <w:pPr>
              <w:rPr>
                <w:b/>
                <w:bCs/>
              </w:rPr>
            </w:pPr>
            <w:r>
              <w:rPr>
                <w:b/>
                <w:bCs/>
              </w:rPr>
              <w:t>Correct response?</w:t>
            </w:r>
          </w:p>
        </w:tc>
        <w:tc>
          <w:tcPr>
            <w:tcW w:w="948" w:type="dxa"/>
          </w:tcPr>
          <w:p w14:paraId="3BB446BA" w14:textId="093DC72C" w:rsidR="00E94742" w:rsidRPr="00022F6E" w:rsidRDefault="00E94742" w:rsidP="00F54097">
            <w:pPr>
              <w:rPr>
                <w:b/>
                <w:bCs/>
              </w:rPr>
            </w:pPr>
            <w:r w:rsidRPr="00022F6E">
              <w:rPr>
                <w:b/>
                <w:bCs/>
              </w:rPr>
              <w:t>Correct intent?</w:t>
            </w:r>
          </w:p>
        </w:tc>
        <w:tc>
          <w:tcPr>
            <w:tcW w:w="993" w:type="dxa"/>
          </w:tcPr>
          <w:p w14:paraId="0E0A2D68" w14:textId="0C331195" w:rsidR="00E94742" w:rsidRPr="00022F6E" w:rsidRDefault="00E94742" w:rsidP="00F54097">
            <w:pPr>
              <w:rPr>
                <w:b/>
                <w:bCs/>
              </w:rPr>
            </w:pPr>
            <w:r w:rsidRPr="00022F6E">
              <w:rPr>
                <w:b/>
                <w:bCs/>
              </w:rPr>
              <w:t>Correct values?</w:t>
            </w:r>
          </w:p>
        </w:tc>
        <w:tc>
          <w:tcPr>
            <w:tcW w:w="1559" w:type="dxa"/>
          </w:tcPr>
          <w:p w14:paraId="0C3505A2" w14:textId="21999F6D" w:rsidR="00E94742" w:rsidRPr="00022F6E" w:rsidRDefault="00E94742" w:rsidP="00F54097">
            <w:pPr>
              <w:rPr>
                <w:b/>
                <w:bCs/>
              </w:rPr>
            </w:pPr>
            <w:r w:rsidRPr="00022F6E">
              <w:rPr>
                <w:b/>
                <w:bCs/>
              </w:rPr>
              <w:t>Correct insertion?</w:t>
            </w:r>
          </w:p>
        </w:tc>
      </w:tr>
      <w:tr w:rsidR="00D80EE5" w14:paraId="66E21DBA" w14:textId="6925C40F" w:rsidTr="00D80EE5">
        <w:tc>
          <w:tcPr>
            <w:tcW w:w="2818" w:type="dxa"/>
          </w:tcPr>
          <w:p w14:paraId="453E1A91" w14:textId="0C460F8D" w:rsidR="00E94742" w:rsidRPr="00D80EE5" w:rsidRDefault="00E94742" w:rsidP="00F54097">
            <w:pPr>
              <w:rPr>
                <w:i/>
                <w:iCs/>
              </w:rPr>
            </w:pPr>
            <w:r w:rsidRPr="00D80EE5">
              <w:rPr>
                <w:i/>
                <w:iCs/>
              </w:rPr>
              <w:t>“</w:t>
            </w:r>
            <w:r w:rsidR="00D244EF" w:rsidRPr="00D80EE5">
              <w:rPr>
                <w:i/>
                <w:iCs/>
              </w:rPr>
              <w:t>I had a bagel</w:t>
            </w:r>
            <w:r w:rsidRPr="00D80EE5">
              <w:rPr>
                <w:i/>
                <w:iCs/>
              </w:rPr>
              <w:t>”</w:t>
            </w:r>
          </w:p>
        </w:tc>
        <w:tc>
          <w:tcPr>
            <w:tcW w:w="1233" w:type="dxa"/>
          </w:tcPr>
          <w:p w14:paraId="7A8E18DE" w14:textId="7DE01847" w:rsidR="00E94742" w:rsidRDefault="0082550E" w:rsidP="00F54097">
            <w:r>
              <w:sym w:font="Wingdings" w:char="F0FC"/>
            </w:r>
          </w:p>
        </w:tc>
        <w:tc>
          <w:tcPr>
            <w:tcW w:w="1233" w:type="dxa"/>
          </w:tcPr>
          <w:p w14:paraId="544ADEEC" w14:textId="22E2A02E" w:rsidR="00E94742" w:rsidRDefault="0082550E" w:rsidP="00F54097">
            <w:r>
              <w:sym w:font="Wingdings" w:char="F0FC"/>
            </w:r>
          </w:p>
        </w:tc>
        <w:tc>
          <w:tcPr>
            <w:tcW w:w="948" w:type="dxa"/>
          </w:tcPr>
          <w:p w14:paraId="385D07F1" w14:textId="6B27CA64" w:rsidR="00E94742" w:rsidRDefault="0082550E" w:rsidP="00F54097">
            <w:r>
              <w:sym w:font="Wingdings" w:char="F0FC"/>
            </w:r>
          </w:p>
        </w:tc>
        <w:tc>
          <w:tcPr>
            <w:tcW w:w="993" w:type="dxa"/>
          </w:tcPr>
          <w:p w14:paraId="640675CD" w14:textId="708C5BAE" w:rsidR="00E94742" w:rsidRDefault="0082550E" w:rsidP="00F54097">
            <w:r>
              <w:sym w:font="Wingdings" w:char="F0FC"/>
            </w:r>
          </w:p>
        </w:tc>
        <w:tc>
          <w:tcPr>
            <w:tcW w:w="1559" w:type="dxa"/>
          </w:tcPr>
          <w:p w14:paraId="68DF53BB" w14:textId="53A61E11" w:rsidR="00E94742" w:rsidRDefault="0082550E" w:rsidP="00F54097">
            <w:r>
              <w:sym w:font="Wingdings" w:char="F0FC"/>
            </w:r>
          </w:p>
        </w:tc>
      </w:tr>
      <w:tr w:rsidR="00D80EE5" w14:paraId="62BCEA36" w14:textId="5A9C166E" w:rsidTr="00D80EE5">
        <w:tc>
          <w:tcPr>
            <w:tcW w:w="2818" w:type="dxa"/>
          </w:tcPr>
          <w:p w14:paraId="0B9B43C3" w14:textId="34E745DA" w:rsidR="00E94742" w:rsidRPr="00D80EE5" w:rsidRDefault="00D244EF" w:rsidP="00F54097">
            <w:pPr>
              <w:rPr>
                <w:i/>
                <w:iCs/>
              </w:rPr>
            </w:pPr>
            <w:r w:rsidRPr="00D80EE5">
              <w:rPr>
                <w:i/>
                <w:iCs/>
              </w:rPr>
              <w:lastRenderedPageBreak/>
              <w:t>“I had a sesame bagel with cream cheese”</w:t>
            </w:r>
          </w:p>
        </w:tc>
        <w:tc>
          <w:tcPr>
            <w:tcW w:w="1233" w:type="dxa"/>
          </w:tcPr>
          <w:p w14:paraId="5E83457D" w14:textId="3EDFBE49" w:rsidR="00E94742" w:rsidRDefault="00AB67AE" w:rsidP="00F54097">
            <w:r>
              <w:sym w:font="Wingdings" w:char="F0FC"/>
            </w:r>
          </w:p>
        </w:tc>
        <w:tc>
          <w:tcPr>
            <w:tcW w:w="1233" w:type="dxa"/>
          </w:tcPr>
          <w:p w14:paraId="39E3E90F" w14:textId="2893D275" w:rsidR="00E94742" w:rsidRDefault="00AB67AE" w:rsidP="00F54097">
            <w:r>
              <w:sym w:font="Wingdings" w:char="F0FC"/>
            </w:r>
          </w:p>
        </w:tc>
        <w:tc>
          <w:tcPr>
            <w:tcW w:w="948" w:type="dxa"/>
          </w:tcPr>
          <w:p w14:paraId="6D0DA858" w14:textId="49FDA779" w:rsidR="00E94742" w:rsidRDefault="00AB67AE" w:rsidP="00F54097">
            <w:r>
              <w:sym w:font="Wingdings" w:char="F0FC"/>
            </w:r>
          </w:p>
        </w:tc>
        <w:tc>
          <w:tcPr>
            <w:tcW w:w="993" w:type="dxa"/>
          </w:tcPr>
          <w:p w14:paraId="4000334D" w14:textId="24050CD8" w:rsidR="00E94742" w:rsidRDefault="00AB67AE" w:rsidP="00F54097">
            <w:r>
              <w:t>Bagel only</w:t>
            </w:r>
          </w:p>
        </w:tc>
        <w:tc>
          <w:tcPr>
            <w:tcW w:w="1559" w:type="dxa"/>
          </w:tcPr>
          <w:p w14:paraId="31157093" w14:textId="05479B8A" w:rsidR="00E94742" w:rsidRDefault="00AB67AE" w:rsidP="00F54097">
            <w:r>
              <w:sym w:font="Wingdings 2" w:char="F0CE"/>
            </w:r>
            <w:bookmarkStart w:id="39" w:name="_GoBack"/>
            <w:bookmarkEnd w:id="39"/>
          </w:p>
        </w:tc>
      </w:tr>
      <w:tr w:rsidR="00D80EE5" w14:paraId="28E00051" w14:textId="1E8C7F7C" w:rsidTr="00D80EE5">
        <w:tc>
          <w:tcPr>
            <w:tcW w:w="2818" w:type="dxa"/>
          </w:tcPr>
          <w:p w14:paraId="04720046" w14:textId="3174222D" w:rsidR="00E94742" w:rsidRPr="00D80EE5" w:rsidRDefault="00D244EF" w:rsidP="00F54097">
            <w:pPr>
              <w:rPr>
                <w:i/>
                <w:iCs/>
              </w:rPr>
            </w:pPr>
            <w:r w:rsidRPr="00D80EE5">
              <w:rPr>
                <w:i/>
                <w:iCs/>
              </w:rPr>
              <w:t>“I had sugar-free muesli oat milk raspberries and strawberries for breakfast”</w:t>
            </w:r>
          </w:p>
        </w:tc>
        <w:tc>
          <w:tcPr>
            <w:tcW w:w="1233" w:type="dxa"/>
          </w:tcPr>
          <w:p w14:paraId="24812B10" w14:textId="77777777" w:rsidR="00E94742" w:rsidRDefault="00E94742" w:rsidP="00F54097"/>
        </w:tc>
        <w:tc>
          <w:tcPr>
            <w:tcW w:w="1233" w:type="dxa"/>
          </w:tcPr>
          <w:p w14:paraId="3A0A7C86" w14:textId="77777777" w:rsidR="00E94742" w:rsidRDefault="00E94742" w:rsidP="00F54097"/>
        </w:tc>
        <w:tc>
          <w:tcPr>
            <w:tcW w:w="948" w:type="dxa"/>
          </w:tcPr>
          <w:p w14:paraId="0A5DD00B" w14:textId="7770B631" w:rsidR="00E94742" w:rsidRDefault="00E94742" w:rsidP="00F54097"/>
        </w:tc>
        <w:tc>
          <w:tcPr>
            <w:tcW w:w="993" w:type="dxa"/>
          </w:tcPr>
          <w:p w14:paraId="4C02F78F" w14:textId="77777777" w:rsidR="00E94742" w:rsidRDefault="00E94742" w:rsidP="00F54097"/>
        </w:tc>
        <w:tc>
          <w:tcPr>
            <w:tcW w:w="1559" w:type="dxa"/>
          </w:tcPr>
          <w:p w14:paraId="0F0387D9" w14:textId="77777777" w:rsidR="00E94742" w:rsidRDefault="00E94742" w:rsidP="00F54097"/>
        </w:tc>
      </w:tr>
      <w:tr w:rsidR="00D80EE5" w14:paraId="10E84241" w14:textId="157F5478" w:rsidTr="00D80EE5">
        <w:tc>
          <w:tcPr>
            <w:tcW w:w="2818" w:type="dxa"/>
          </w:tcPr>
          <w:p w14:paraId="3478F553" w14:textId="648638C4" w:rsidR="00E94742" w:rsidRPr="00D80EE5" w:rsidRDefault="00D244EF" w:rsidP="00F54097">
            <w:pPr>
              <w:rPr>
                <w:i/>
                <w:iCs/>
              </w:rPr>
            </w:pPr>
            <w:r w:rsidRPr="00D80EE5">
              <w:rPr>
                <w:i/>
                <w:iCs/>
              </w:rPr>
              <w:t>“I ate a green apple at 11 am”</w:t>
            </w:r>
          </w:p>
        </w:tc>
        <w:tc>
          <w:tcPr>
            <w:tcW w:w="1233" w:type="dxa"/>
          </w:tcPr>
          <w:p w14:paraId="1F683916" w14:textId="77777777" w:rsidR="00E94742" w:rsidRDefault="00E94742" w:rsidP="00F54097"/>
        </w:tc>
        <w:tc>
          <w:tcPr>
            <w:tcW w:w="1233" w:type="dxa"/>
          </w:tcPr>
          <w:p w14:paraId="2ADCACE4" w14:textId="77777777" w:rsidR="00E94742" w:rsidRDefault="00E94742" w:rsidP="00F54097"/>
        </w:tc>
        <w:tc>
          <w:tcPr>
            <w:tcW w:w="948" w:type="dxa"/>
          </w:tcPr>
          <w:p w14:paraId="7C62C2DA" w14:textId="3F57EAEF" w:rsidR="00E94742" w:rsidRDefault="00E94742" w:rsidP="00F54097"/>
        </w:tc>
        <w:tc>
          <w:tcPr>
            <w:tcW w:w="993" w:type="dxa"/>
          </w:tcPr>
          <w:p w14:paraId="73DA186F" w14:textId="77777777" w:rsidR="00E94742" w:rsidRDefault="00E94742" w:rsidP="00F54097"/>
        </w:tc>
        <w:tc>
          <w:tcPr>
            <w:tcW w:w="1559" w:type="dxa"/>
          </w:tcPr>
          <w:p w14:paraId="50D841C1" w14:textId="77777777" w:rsidR="00E94742" w:rsidRDefault="00E94742" w:rsidP="00F54097"/>
        </w:tc>
      </w:tr>
      <w:tr w:rsidR="00D80EE5" w14:paraId="5AE911AA" w14:textId="135F71DE" w:rsidTr="00D80EE5">
        <w:tc>
          <w:tcPr>
            <w:tcW w:w="2818" w:type="dxa"/>
          </w:tcPr>
          <w:p w14:paraId="394268B1" w14:textId="47D37C08" w:rsidR="00E94742" w:rsidRPr="00D80EE5" w:rsidRDefault="00D244EF" w:rsidP="00F54097">
            <w:pPr>
              <w:rPr>
                <w:i/>
                <w:iCs/>
              </w:rPr>
            </w:pPr>
            <w:r w:rsidRPr="00D80EE5">
              <w:rPr>
                <w:i/>
                <w:iCs/>
              </w:rPr>
              <w:t>“I had an olive and avocado baguette for lunch”</w:t>
            </w:r>
          </w:p>
        </w:tc>
        <w:tc>
          <w:tcPr>
            <w:tcW w:w="1233" w:type="dxa"/>
          </w:tcPr>
          <w:p w14:paraId="43B7272A" w14:textId="77777777" w:rsidR="00E94742" w:rsidRDefault="00E94742" w:rsidP="00F54097"/>
        </w:tc>
        <w:tc>
          <w:tcPr>
            <w:tcW w:w="1233" w:type="dxa"/>
          </w:tcPr>
          <w:p w14:paraId="583ADE05" w14:textId="77777777" w:rsidR="00E94742" w:rsidRDefault="00E94742" w:rsidP="00F54097"/>
        </w:tc>
        <w:tc>
          <w:tcPr>
            <w:tcW w:w="948" w:type="dxa"/>
          </w:tcPr>
          <w:p w14:paraId="6466606E" w14:textId="6EE1670A" w:rsidR="00E94742" w:rsidRDefault="00E94742" w:rsidP="00F54097"/>
        </w:tc>
        <w:tc>
          <w:tcPr>
            <w:tcW w:w="993" w:type="dxa"/>
          </w:tcPr>
          <w:p w14:paraId="468E4490" w14:textId="77777777" w:rsidR="00E94742" w:rsidRDefault="00E94742" w:rsidP="00F54097"/>
        </w:tc>
        <w:tc>
          <w:tcPr>
            <w:tcW w:w="1559" w:type="dxa"/>
          </w:tcPr>
          <w:p w14:paraId="4FA00293" w14:textId="77777777" w:rsidR="00E94742" w:rsidRDefault="00E94742" w:rsidP="00F54097"/>
        </w:tc>
      </w:tr>
      <w:tr w:rsidR="00D80EE5" w14:paraId="21E5B7B2" w14:textId="488FB2B2" w:rsidTr="00D80EE5">
        <w:tc>
          <w:tcPr>
            <w:tcW w:w="2818" w:type="dxa"/>
          </w:tcPr>
          <w:p w14:paraId="3A57A04B" w14:textId="348E94EE" w:rsidR="00E94742" w:rsidRPr="00D80EE5" w:rsidRDefault="00D244EF" w:rsidP="00F54097">
            <w:pPr>
              <w:rPr>
                <w:i/>
                <w:iCs/>
              </w:rPr>
            </w:pPr>
            <w:r w:rsidRPr="00D80EE5">
              <w:rPr>
                <w:i/>
                <w:iCs/>
              </w:rPr>
              <w:t xml:space="preserve">“I had an iced coffee with </w:t>
            </w:r>
            <w:proofErr w:type="spellStart"/>
            <w:r w:rsidRPr="00D80EE5">
              <w:rPr>
                <w:i/>
                <w:iCs/>
              </w:rPr>
              <w:t>oat</w:t>
            </w:r>
            <w:proofErr w:type="spellEnd"/>
            <w:r w:rsidRPr="00D80EE5">
              <w:rPr>
                <w:i/>
                <w:iCs/>
              </w:rPr>
              <w:t xml:space="preserve"> milk at 3pm”</w:t>
            </w:r>
          </w:p>
        </w:tc>
        <w:tc>
          <w:tcPr>
            <w:tcW w:w="1233" w:type="dxa"/>
          </w:tcPr>
          <w:p w14:paraId="4EAD288C" w14:textId="77777777" w:rsidR="00E94742" w:rsidRDefault="00E94742" w:rsidP="00F54097"/>
        </w:tc>
        <w:tc>
          <w:tcPr>
            <w:tcW w:w="1233" w:type="dxa"/>
          </w:tcPr>
          <w:p w14:paraId="56183198" w14:textId="77777777" w:rsidR="00E94742" w:rsidRDefault="00E94742" w:rsidP="00F54097"/>
        </w:tc>
        <w:tc>
          <w:tcPr>
            <w:tcW w:w="948" w:type="dxa"/>
          </w:tcPr>
          <w:p w14:paraId="63F971C0" w14:textId="65645B87" w:rsidR="00E94742" w:rsidRDefault="00E94742" w:rsidP="00F54097"/>
        </w:tc>
        <w:tc>
          <w:tcPr>
            <w:tcW w:w="993" w:type="dxa"/>
          </w:tcPr>
          <w:p w14:paraId="738DCC5B" w14:textId="77777777" w:rsidR="00E94742" w:rsidRDefault="00E94742" w:rsidP="00F54097"/>
        </w:tc>
        <w:tc>
          <w:tcPr>
            <w:tcW w:w="1559" w:type="dxa"/>
          </w:tcPr>
          <w:p w14:paraId="4BC722B7" w14:textId="77777777" w:rsidR="00E94742" w:rsidRDefault="00E94742" w:rsidP="00F54097"/>
        </w:tc>
      </w:tr>
      <w:tr w:rsidR="00D80EE5" w14:paraId="76F68337" w14:textId="318BAE55" w:rsidTr="00D80EE5">
        <w:tc>
          <w:tcPr>
            <w:tcW w:w="2818" w:type="dxa"/>
          </w:tcPr>
          <w:p w14:paraId="04C4EC3A" w14:textId="702168FF" w:rsidR="00E94742" w:rsidRPr="00D80EE5" w:rsidRDefault="00D244EF" w:rsidP="00F54097">
            <w:pPr>
              <w:rPr>
                <w:i/>
                <w:iCs/>
              </w:rPr>
            </w:pPr>
            <w:r w:rsidRPr="00D80EE5">
              <w:rPr>
                <w:i/>
                <w:iCs/>
              </w:rPr>
              <w:t xml:space="preserve">“I had a salad with sweet potato and </w:t>
            </w:r>
            <w:proofErr w:type="gramStart"/>
            <w:r w:rsidRPr="00D80EE5">
              <w:rPr>
                <w:i/>
                <w:iCs/>
              </w:rPr>
              <w:t>goats</w:t>
            </w:r>
            <w:proofErr w:type="gramEnd"/>
            <w:r w:rsidRPr="00D80EE5">
              <w:rPr>
                <w:i/>
                <w:iCs/>
              </w:rPr>
              <w:t xml:space="preserve"> cheese for dinner”</w:t>
            </w:r>
          </w:p>
        </w:tc>
        <w:tc>
          <w:tcPr>
            <w:tcW w:w="1233" w:type="dxa"/>
          </w:tcPr>
          <w:p w14:paraId="11A72844" w14:textId="77777777" w:rsidR="00E94742" w:rsidRDefault="00E94742" w:rsidP="00F54097"/>
        </w:tc>
        <w:tc>
          <w:tcPr>
            <w:tcW w:w="1233" w:type="dxa"/>
          </w:tcPr>
          <w:p w14:paraId="453A454F" w14:textId="77777777" w:rsidR="00E94742" w:rsidRDefault="00E94742" w:rsidP="00F54097"/>
        </w:tc>
        <w:tc>
          <w:tcPr>
            <w:tcW w:w="948" w:type="dxa"/>
          </w:tcPr>
          <w:p w14:paraId="54C07F36" w14:textId="79336F1B" w:rsidR="00E94742" w:rsidRDefault="00E94742" w:rsidP="00F54097"/>
        </w:tc>
        <w:tc>
          <w:tcPr>
            <w:tcW w:w="993" w:type="dxa"/>
          </w:tcPr>
          <w:p w14:paraId="77DD1188" w14:textId="77777777" w:rsidR="00E94742" w:rsidRDefault="00E94742" w:rsidP="00F54097"/>
        </w:tc>
        <w:tc>
          <w:tcPr>
            <w:tcW w:w="1559" w:type="dxa"/>
          </w:tcPr>
          <w:p w14:paraId="56ABC347" w14:textId="77777777" w:rsidR="00E94742" w:rsidRDefault="00E94742" w:rsidP="00F54097"/>
        </w:tc>
      </w:tr>
      <w:tr w:rsidR="00D244EF" w14:paraId="380CD9A1" w14:textId="77777777" w:rsidTr="00D80EE5">
        <w:tc>
          <w:tcPr>
            <w:tcW w:w="2818" w:type="dxa"/>
          </w:tcPr>
          <w:p w14:paraId="14725705" w14:textId="3AB37CFE" w:rsidR="00D244EF" w:rsidRPr="00D80EE5" w:rsidRDefault="00D244EF" w:rsidP="00F54097">
            <w:pPr>
              <w:rPr>
                <w:i/>
                <w:iCs/>
              </w:rPr>
            </w:pPr>
            <w:r w:rsidRPr="00D80EE5">
              <w:rPr>
                <w:i/>
                <w:iCs/>
              </w:rPr>
              <w:t>“I had a burger with chips and a coke for dinner last night”</w:t>
            </w:r>
          </w:p>
        </w:tc>
        <w:tc>
          <w:tcPr>
            <w:tcW w:w="1233" w:type="dxa"/>
          </w:tcPr>
          <w:p w14:paraId="0181065B" w14:textId="77777777" w:rsidR="00D244EF" w:rsidRDefault="00D244EF" w:rsidP="00F54097"/>
        </w:tc>
        <w:tc>
          <w:tcPr>
            <w:tcW w:w="1233" w:type="dxa"/>
          </w:tcPr>
          <w:p w14:paraId="4DDD72A0" w14:textId="77777777" w:rsidR="00D244EF" w:rsidRDefault="00D244EF" w:rsidP="00F54097"/>
        </w:tc>
        <w:tc>
          <w:tcPr>
            <w:tcW w:w="948" w:type="dxa"/>
          </w:tcPr>
          <w:p w14:paraId="43834C5A" w14:textId="77777777" w:rsidR="00D244EF" w:rsidRDefault="00D244EF" w:rsidP="00F54097"/>
        </w:tc>
        <w:tc>
          <w:tcPr>
            <w:tcW w:w="993" w:type="dxa"/>
          </w:tcPr>
          <w:p w14:paraId="1F14F10A" w14:textId="77777777" w:rsidR="00D244EF" w:rsidRDefault="00D244EF" w:rsidP="00F54097"/>
        </w:tc>
        <w:tc>
          <w:tcPr>
            <w:tcW w:w="1559" w:type="dxa"/>
          </w:tcPr>
          <w:p w14:paraId="016FC608" w14:textId="77777777" w:rsidR="00D244EF" w:rsidRDefault="00D244EF" w:rsidP="00F54097"/>
        </w:tc>
      </w:tr>
      <w:tr w:rsidR="00D244EF" w14:paraId="2F65CE39" w14:textId="77777777" w:rsidTr="00D80EE5">
        <w:tc>
          <w:tcPr>
            <w:tcW w:w="2818" w:type="dxa"/>
          </w:tcPr>
          <w:p w14:paraId="1A61950C" w14:textId="41A98AC0" w:rsidR="00D244EF" w:rsidRPr="00D80EE5" w:rsidRDefault="00D244EF" w:rsidP="00F54097">
            <w:pPr>
              <w:rPr>
                <w:i/>
                <w:iCs/>
              </w:rPr>
            </w:pPr>
            <w:r w:rsidRPr="00D80EE5">
              <w:rPr>
                <w:i/>
                <w:iCs/>
              </w:rPr>
              <w:t>“At lunch time I had a ham and cheese sandwich and a bag of crisps”</w:t>
            </w:r>
          </w:p>
        </w:tc>
        <w:tc>
          <w:tcPr>
            <w:tcW w:w="1233" w:type="dxa"/>
          </w:tcPr>
          <w:p w14:paraId="2C9FAFF9" w14:textId="77777777" w:rsidR="00D244EF" w:rsidRDefault="00D244EF" w:rsidP="00F54097"/>
        </w:tc>
        <w:tc>
          <w:tcPr>
            <w:tcW w:w="1233" w:type="dxa"/>
          </w:tcPr>
          <w:p w14:paraId="052EA94B" w14:textId="77777777" w:rsidR="00D244EF" w:rsidRDefault="00D244EF" w:rsidP="00F54097"/>
        </w:tc>
        <w:tc>
          <w:tcPr>
            <w:tcW w:w="948" w:type="dxa"/>
          </w:tcPr>
          <w:p w14:paraId="6A2160CF" w14:textId="77777777" w:rsidR="00D244EF" w:rsidRDefault="00D244EF" w:rsidP="00F54097"/>
        </w:tc>
        <w:tc>
          <w:tcPr>
            <w:tcW w:w="993" w:type="dxa"/>
          </w:tcPr>
          <w:p w14:paraId="1D8BD8BE" w14:textId="77777777" w:rsidR="00D244EF" w:rsidRDefault="00D244EF" w:rsidP="00F54097"/>
        </w:tc>
        <w:tc>
          <w:tcPr>
            <w:tcW w:w="1559" w:type="dxa"/>
          </w:tcPr>
          <w:p w14:paraId="1906A7F3" w14:textId="77777777" w:rsidR="00D244EF" w:rsidRDefault="00D244EF" w:rsidP="00F54097"/>
        </w:tc>
      </w:tr>
      <w:tr w:rsidR="00D244EF" w14:paraId="57816C13" w14:textId="77777777" w:rsidTr="00D80EE5">
        <w:tc>
          <w:tcPr>
            <w:tcW w:w="2818" w:type="dxa"/>
          </w:tcPr>
          <w:p w14:paraId="6477325C" w14:textId="3395E065" w:rsidR="00D244EF" w:rsidRPr="00D80EE5" w:rsidRDefault="00D244EF" w:rsidP="00F54097">
            <w:pPr>
              <w:rPr>
                <w:i/>
                <w:iCs/>
              </w:rPr>
            </w:pPr>
            <w:r w:rsidRPr="00D80EE5">
              <w:rPr>
                <w:i/>
                <w:iCs/>
              </w:rPr>
              <w:t>“</w:t>
            </w:r>
            <w:proofErr w:type="gramStart"/>
            <w:r w:rsidRPr="00D80EE5">
              <w:rPr>
                <w:i/>
                <w:iCs/>
              </w:rPr>
              <w:t>Tonight</w:t>
            </w:r>
            <w:proofErr w:type="gramEnd"/>
            <w:r w:rsidRPr="00D80EE5">
              <w:rPr>
                <w:i/>
                <w:iCs/>
              </w:rPr>
              <w:t xml:space="preserve"> I am going to have spaghetti carbonara with a glass of red wine”</w:t>
            </w:r>
          </w:p>
        </w:tc>
        <w:tc>
          <w:tcPr>
            <w:tcW w:w="1233" w:type="dxa"/>
          </w:tcPr>
          <w:p w14:paraId="4BD3EADB" w14:textId="77777777" w:rsidR="00D244EF" w:rsidRDefault="00D244EF" w:rsidP="00F54097"/>
        </w:tc>
        <w:tc>
          <w:tcPr>
            <w:tcW w:w="1233" w:type="dxa"/>
          </w:tcPr>
          <w:p w14:paraId="1BE5C1EE" w14:textId="77777777" w:rsidR="00D244EF" w:rsidRDefault="00D244EF" w:rsidP="00F54097"/>
        </w:tc>
        <w:tc>
          <w:tcPr>
            <w:tcW w:w="948" w:type="dxa"/>
          </w:tcPr>
          <w:p w14:paraId="584D904A" w14:textId="77777777" w:rsidR="00D244EF" w:rsidRDefault="00D244EF" w:rsidP="00F54097"/>
        </w:tc>
        <w:tc>
          <w:tcPr>
            <w:tcW w:w="993" w:type="dxa"/>
          </w:tcPr>
          <w:p w14:paraId="32A55601" w14:textId="77777777" w:rsidR="00D244EF" w:rsidRDefault="00D244EF" w:rsidP="00F54097"/>
        </w:tc>
        <w:tc>
          <w:tcPr>
            <w:tcW w:w="1559" w:type="dxa"/>
          </w:tcPr>
          <w:p w14:paraId="0BE12627" w14:textId="77777777" w:rsidR="00D244EF" w:rsidRDefault="00D244EF" w:rsidP="00F54097"/>
        </w:tc>
      </w:tr>
      <w:tr w:rsidR="00D244EF" w14:paraId="66E12BE2" w14:textId="77777777" w:rsidTr="00D80EE5">
        <w:tc>
          <w:tcPr>
            <w:tcW w:w="2818" w:type="dxa"/>
          </w:tcPr>
          <w:p w14:paraId="52C69E06" w14:textId="615D6BF8" w:rsidR="00D244EF" w:rsidRPr="00D80EE5" w:rsidRDefault="00D244EF" w:rsidP="00F54097">
            <w:pPr>
              <w:rPr>
                <w:i/>
                <w:iCs/>
              </w:rPr>
            </w:pPr>
            <w:r w:rsidRPr="00D80EE5">
              <w:rPr>
                <w:i/>
                <w:iCs/>
              </w:rPr>
              <w:t>“Tomorrow morning I am going to have a bowl of porridge with raspberries and honey”</w:t>
            </w:r>
          </w:p>
        </w:tc>
        <w:tc>
          <w:tcPr>
            <w:tcW w:w="1233" w:type="dxa"/>
          </w:tcPr>
          <w:p w14:paraId="28A92F76" w14:textId="77777777" w:rsidR="00D244EF" w:rsidRDefault="00D244EF" w:rsidP="00F54097"/>
        </w:tc>
        <w:tc>
          <w:tcPr>
            <w:tcW w:w="1233" w:type="dxa"/>
          </w:tcPr>
          <w:p w14:paraId="7D8E8F31" w14:textId="77777777" w:rsidR="00D244EF" w:rsidRDefault="00D244EF" w:rsidP="00F54097"/>
        </w:tc>
        <w:tc>
          <w:tcPr>
            <w:tcW w:w="948" w:type="dxa"/>
          </w:tcPr>
          <w:p w14:paraId="61183605" w14:textId="77777777" w:rsidR="00D244EF" w:rsidRDefault="00D244EF" w:rsidP="00F54097"/>
        </w:tc>
        <w:tc>
          <w:tcPr>
            <w:tcW w:w="993" w:type="dxa"/>
          </w:tcPr>
          <w:p w14:paraId="78DD5B51" w14:textId="77777777" w:rsidR="00D244EF" w:rsidRDefault="00D244EF" w:rsidP="00F54097"/>
        </w:tc>
        <w:tc>
          <w:tcPr>
            <w:tcW w:w="1559" w:type="dxa"/>
          </w:tcPr>
          <w:p w14:paraId="5F053C24" w14:textId="77777777" w:rsidR="00D244EF" w:rsidRDefault="00D244EF" w:rsidP="00F54097"/>
        </w:tc>
      </w:tr>
    </w:tbl>
    <w:p w14:paraId="3892BB30" w14:textId="77777777" w:rsidR="00CC51DF" w:rsidRPr="00F54097" w:rsidRDefault="00CC51DF" w:rsidP="00F54097"/>
    <w:p w14:paraId="3915A262"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I had a sesame bagel with cream cheese</w:t>
      </w:r>
      <w:proofErr w:type="gramStart"/>
      <w:r>
        <w:rPr>
          <w:rFonts w:ascii="Helvetica" w:hAnsi="Helvetica" w:cs="Calibri"/>
          <w:sz w:val="18"/>
          <w:szCs w:val="18"/>
          <w:lang w:val="en-GB"/>
        </w:rPr>
        <w:t>’ ?</w:t>
      </w:r>
      <w:proofErr w:type="gramEnd"/>
      <w:r w:rsidRPr="00D244EF">
        <w:rPr>
          <w:rFonts w:ascii="Helvetica" w:hAnsi="Helvetica" w:cs="Calibri"/>
          <w:sz w:val="18"/>
          <w:szCs w:val="18"/>
          <w:lang w:val="en-US"/>
        </w:rPr>
        <w:t> </w:t>
      </w:r>
      <w:r>
        <w:rPr>
          <w:rFonts w:ascii="Helvetica" w:hAnsi="Helvetica" w:cs="Calibri"/>
          <w:sz w:val="18"/>
          <w:szCs w:val="18"/>
          <w:lang w:val="en-GB"/>
        </w:rPr>
        <w:t>"</w:t>
      </w:r>
    </w:p>
    <w:p w14:paraId="0E036AC9"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I had sugar-free muesli, oat milk, raspberries and strawberries for breakfast’</w:t>
      </w:r>
    </w:p>
    <w:p w14:paraId="34246B0D"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I ate a green apple at 11am’</w:t>
      </w:r>
      <w:r w:rsidRPr="00D244EF">
        <w:rPr>
          <w:rFonts w:ascii="Helvetica" w:hAnsi="Helvetica" w:cs="Calibri"/>
          <w:sz w:val="18"/>
          <w:szCs w:val="18"/>
          <w:lang w:val="en-US"/>
        </w:rPr>
        <w:t> </w:t>
      </w:r>
    </w:p>
    <w:p w14:paraId="742B96E1"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 xml:space="preserve">‘I had a </w:t>
      </w:r>
      <w:proofErr w:type="spellStart"/>
      <w:r>
        <w:rPr>
          <w:rFonts w:ascii="Helvetica" w:hAnsi="Helvetica" w:cs="Calibri"/>
          <w:sz w:val="18"/>
          <w:szCs w:val="18"/>
          <w:lang w:val="en-GB"/>
        </w:rPr>
        <w:t>Pret</w:t>
      </w:r>
      <w:proofErr w:type="spellEnd"/>
      <w:r>
        <w:rPr>
          <w:rFonts w:ascii="Helvetica" w:hAnsi="Helvetica" w:cs="Calibri"/>
          <w:sz w:val="18"/>
          <w:szCs w:val="18"/>
          <w:lang w:val="en-GB"/>
        </w:rPr>
        <w:t xml:space="preserve"> olive and avocado baguette for lunch’</w:t>
      </w:r>
      <w:r w:rsidRPr="00D244EF">
        <w:rPr>
          <w:rFonts w:ascii="Helvetica" w:hAnsi="Helvetica" w:cs="Calibri"/>
          <w:sz w:val="18"/>
          <w:szCs w:val="18"/>
          <w:lang w:val="en-US"/>
        </w:rPr>
        <w:t> </w:t>
      </w:r>
    </w:p>
    <w:p w14:paraId="474828AE"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 xml:space="preserve">‘I had an iced coffee with </w:t>
      </w:r>
      <w:proofErr w:type="spellStart"/>
      <w:r>
        <w:rPr>
          <w:rFonts w:ascii="Helvetica" w:hAnsi="Helvetica" w:cs="Calibri"/>
          <w:sz w:val="18"/>
          <w:szCs w:val="18"/>
          <w:lang w:val="en-GB"/>
        </w:rPr>
        <w:t>oat</w:t>
      </w:r>
      <w:proofErr w:type="spellEnd"/>
      <w:r>
        <w:rPr>
          <w:rFonts w:ascii="Helvetica" w:hAnsi="Helvetica" w:cs="Calibri"/>
          <w:sz w:val="18"/>
          <w:szCs w:val="18"/>
          <w:lang w:val="en-GB"/>
        </w:rPr>
        <w:t xml:space="preserve"> milk at 3pm’</w:t>
      </w:r>
      <w:r w:rsidRPr="00D244EF">
        <w:rPr>
          <w:rFonts w:ascii="Helvetica" w:hAnsi="Helvetica" w:cs="Calibri"/>
          <w:sz w:val="18"/>
          <w:szCs w:val="18"/>
          <w:lang w:val="en-US"/>
        </w:rPr>
        <w:t> </w:t>
      </w:r>
    </w:p>
    <w:p w14:paraId="364D6744"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 xml:space="preserve">‘I had a salad with sweet potato and </w:t>
      </w:r>
      <w:proofErr w:type="gramStart"/>
      <w:r>
        <w:rPr>
          <w:rFonts w:ascii="Helvetica" w:hAnsi="Helvetica" w:cs="Calibri"/>
          <w:sz w:val="18"/>
          <w:szCs w:val="18"/>
          <w:lang w:val="en-GB"/>
        </w:rPr>
        <w:t>goats</w:t>
      </w:r>
      <w:proofErr w:type="gramEnd"/>
      <w:r>
        <w:rPr>
          <w:rFonts w:ascii="Helvetica" w:hAnsi="Helvetica" w:cs="Calibri"/>
          <w:sz w:val="18"/>
          <w:szCs w:val="18"/>
          <w:lang w:val="en-GB"/>
        </w:rPr>
        <w:t xml:space="preserve"> cheese for dinner’</w:t>
      </w:r>
    </w:p>
    <w:p w14:paraId="527F5D31"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 </w:t>
      </w:r>
    </w:p>
    <w:p w14:paraId="7B26F132"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I had a burger, chips and a coke for dinner last night”</w:t>
      </w:r>
    </w:p>
    <w:p w14:paraId="2000078C"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At lunch time I had a ham and cheese sandwich and a bag of crisps”</w:t>
      </w:r>
    </w:p>
    <w:p w14:paraId="3C2E4D6B"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w:t>
      </w:r>
      <w:proofErr w:type="gramStart"/>
      <w:r>
        <w:rPr>
          <w:rFonts w:ascii="Helvetica" w:hAnsi="Helvetica" w:cs="Calibri"/>
          <w:sz w:val="18"/>
          <w:szCs w:val="18"/>
          <w:lang w:val="en-GB"/>
        </w:rPr>
        <w:t>Tonight</w:t>
      </w:r>
      <w:proofErr w:type="gramEnd"/>
      <w:r>
        <w:rPr>
          <w:rFonts w:ascii="Helvetica" w:hAnsi="Helvetica" w:cs="Calibri"/>
          <w:sz w:val="18"/>
          <w:szCs w:val="18"/>
          <w:lang w:val="en-GB"/>
        </w:rPr>
        <w:t xml:space="preserve"> I’m going to have spaghetti carbonara with a glass of red wine”</w:t>
      </w:r>
    </w:p>
    <w:p w14:paraId="575CC741" w14:textId="77777777" w:rsidR="00D244EF" w:rsidRDefault="00D244EF" w:rsidP="00D244EF">
      <w:pPr>
        <w:pStyle w:val="NormalWeb"/>
        <w:spacing w:before="0" w:beforeAutospacing="0" w:after="0" w:afterAutospacing="0"/>
        <w:rPr>
          <w:rFonts w:ascii="Helvetica" w:hAnsi="Helvetica" w:cs="Calibri"/>
          <w:sz w:val="18"/>
          <w:szCs w:val="18"/>
          <w:lang w:val="en-GB"/>
        </w:rPr>
      </w:pPr>
      <w:r>
        <w:rPr>
          <w:rFonts w:ascii="Helvetica" w:hAnsi="Helvetica" w:cs="Calibri"/>
          <w:sz w:val="18"/>
          <w:szCs w:val="18"/>
          <w:lang w:val="en-GB"/>
        </w:rPr>
        <w:t>“Tomorrow morning I’m going to have a bowl of oat porridge with raspberries and honey”</w:t>
      </w:r>
    </w:p>
    <w:p w14:paraId="4888B8CB" w14:textId="55855250" w:rsidR="00F62832" w:rsidRPr="00510F59" w:rsidRDefault="00F62832" w:rsidP="002A4910"/>
    <w:p w14:paraId="5116C8CE" w14:textId="382104C2" w:rsidR="004D0683" w:rsidRDefault="004D0683" w:rsidP="00E90288"/>
    <w:p w14:paraId="65C066FB" w14:textId="213BA997" w:rsidR="00D31F11" w:rsidRDefault="00D31F11" w:rsidP="00E90288"/>
    <w:p w14:paraId="08E5C9BF" w14:textId="7279473A" w:rsidR="00D31F11" w:rsidRDefault="00D31F11" w:rsidP="00E90288"/>
    <w:p w14:paraId="31AE67AB" w14:textId="0ACBDEAB" w:rsidR="00D31F11" w:rsidRDefault="00D31F11" w:rsidP="00E90288"/>
    <w:p w14:paraId="4A2A0DE7" w14:textId="4A643135" w:rsidR="00D31F11" w:rsidRDefault="00D31F11" w:rsidP="00E90288"/>
    <w:p w14:paraId="00C09360" w14:textId="76E28A89" w:rsidR="00D31F11" w:rsidRDefault="00D31F11" w:rsidP="00E90288"/>
    <w:p w14:paraId="6BE9A09B" w14:textId="7CC342D5" w:rsidR="00D31F11" w:rsidRDefault="00D31F11" w:rsidP="00E90288"/>
    <w:p w14:paraId="69E7CE34" w14:textId="7CDE7F39" w:rsidR="00D31F11" w:rsidRDefault="00D31F11" w:rsidP="00E90288"/>
    <w:p w14:paraId="7EC3A1D8" w14:textId="3224CA4A" w:rsidR="00D31F11" w:rsidRDefault="00D31F11" w:rsidP="00E90288"/>
    <w:p w14:paraId="4871453C" w14:textId="3C79EC28" w:rsidR="00D31F11" w:rsidRDefault="00D31F11" w:rsidP="00E90288"/>
    <w:p w14:paraId="2C65A0CF" w14:textId="51D6FCB7" w:rsidR="00D31F11" w:rsidRDefault="00D31F11" w:rsidP="00E90288"/>
    <w:p w14:paraId="3FA9D850" w14:textId="71DC5B1D" w:rsidR="00D31F11" w:rsidRDefault="00D31F11" w:rsidP="00E90288"/>
    <w:p w14:paraId="2DA05083" w14:textId="7A3D777F" w:rsidR="00D31F11" w:rsidRDefault="00D31F11" w:rsidP="00E90288"/>
    <w:p w14:paraId="231E2F09" w14:textId="57FF3553" w:rsidR="00D31F11" w:rsidRDefault="00D31F11" w:rsidP="00E90288"/>
    <w:p w14:paraId="74AD8ECF" w14:textId="414C9D5A" w:rsidR="00D31F11" w:rsidRDefault="00D31F11" w:rsidP="00E90288"/>
    <w:p w14:paraId="333D4CCE" w14:textId="77777777" w:rsidR="00D31F11" w:rsidRPr="009A2AB7" w:rsidRDefault="00D31F11" w:rsidP="00E90288"/>
    <w:sectPr w:rsidR="00D31F11"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2E782" w14:textId="77777777" w:rsidR="00E45ABC" w:rsidRDefault="00E45ABC" w:rsidP="003C242F">
      <w:r>
        <w:separator/>
      </w:r>
    </w:p>
  </w:endnote>
  <w:endnote w:type="continuationSeparator" w:id="0">
    <w:p w14:paraId="5CF9AB5A" w14:textId="77777777" w:rsidR="00E45ABC" w:rsidRDefault="00E45ABC" w:rsidP="003C242F">
      <w:r>
        <w:continuationSeparator/>
      </w:r>
    </w:p>
  </w:endnote>
  <w:endnote w:id="1">
    <w:p w14:paraId="50786000" w14:textId="2ECCA779"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r w:rsidR="00D31F11" w:rsidRPr="00D31F11">
        <w:rPr>
          <w:noProof/>
        </w:rPr>
        <w:t xml:space="preserve"> </w:t>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14FE5EBD" w:rsidR="00A570C9" w:rsidRPr="00263FF4" w:rsidRDefault="00A570C9">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 a)","plainTextFormattedCitation":"(Apache Tomcat® - Welcome!, no date a)","previouslyFormattedCitation":"(&lt;i&gt;Apache Tomcat® - Welcome!&lt;/i&gt;, no date a)"},"properties":{"noteIndex":0},"schema":"https://github.com/citation-style-language/schema/raw/master/csl-citation.json"}</w:instrText>
      </w:r>
      <w:r>
        <w:fldChar w:fldCharType="separate"/>
      </w:r>
      <w:r w:rsidR="00E30210" w:rsidRPr="00E30210">
        <w:rPr>
          <w:noProof/>
        </w:rPr>
        <w:t>(</w:t>
      </w:r>
      <w:r w:rsidR="00E30210" w:rsidRPr="00E30210">
        <w:rPr>
          <w:i/>
          <w:noProof/>
        </w:rPr>
        <w:t>Apache Tomcat® - Welcome!</w:t>
      </w:r>
      <w:r w:rsidR="00E30210" w:rsidRPr="00E30210">
        <w:rPr>
          <w:noProof/>
        </w:rPr>
        <w:t>, no date a)</w:t>
      </w:r>
      <w:r>
        <w:fldChar w:fldCharType="end"/>
      </w:r>
    </w:p>
  </w:endnote>
  <w:endnote w:id="6">
    <w:p w14:paraId="569C520F" w14:textId="0F7EA6D4" w:rsidR="00EF746A" w:rsidRPr="00EF746A" w:rsidRDefault="00EF746A">
      <w:pPr>
        <w:pStyle w:val="EndnoteText"/>
      </w:pPr>
      <w:r>
        <w:rPr>
          <w:rStyle w:val="EndnoteReference"/>
        </w:rPr>
        <w:endnoteRef/>
      </w:r>
      <w:r>
        <w:t xml:space="preserve"> </w:t>
      </w:r>
      <w:r>
        <w:fldChar w:fldCharType="begin" w:fldLock="1"/>
      </w:r>
      <w:r w:rsidR="00E30210">
        <w:instrText>ADDIN CSL_CITATION {"citationItems":[{"id":"ITEM-1","itemData":{"URL":"https://developer.amazon.com/docs/custom-skills/host-a-custom-skill-as-a-web-service.html#sdk-java","accessed":{"date-parts":[["2019","8","6"]]},"id":"ITEM-1","issued":{"date-parts":[["0"]]},"title":"Host a Custom Skill as a Web Service | Alexa Skills Kit","type":"webpage"},"uris":["http://www.mendeley.com/documents/?uuid=44866162-57e7-310d-b606-e5d7dd7a21bc"]}],"mendeley":{"formattedCitation":"(&lt;i&gt;Host a Custom Skill as a Web Service | Alexa Skills Kit&lt;/i&gt;, no date)","plainTextFormattedCitation":"(Host a Custom Skill as a Web Service | Alexa Skills Kit, no date)","previouslyFormattedCitation":"(&lt;i&gt;Host a Custom Skill as a Web Service | Alexa Skills Kit&lt;/i&gt;, no date)"},"properties":{"noteIndex":0},"schema":"https://github.com/citation-style-language/schema/raw/master/csl-citation.json"}</w:instrText>
      </w:r>
      <w:r>
        <w:fldChar w:fldCharType="separate"/>
      </w:r>
      <w:r w:rsidRPr="00EF746A">
        <w:rPr>
          <w:noProof/>
        </w:rPr>
        <w:t>(</w:t>
      </w:r>
      <w:r w:rsidRPr="00EF746A">
        <w:rPr>
          <w:i/>
          <w:noProof/>
        </w:rPr>
        <w:t>Host a Custom Skill as a Web Service | Alexa Skills Kit</w:t>
      </w:r>
      <w:r w:rsidRPr="00EF746A">
        <w:rPr>
          <w:noProof/>
        </w:rPr>
        <w:t>, no date)</w:t>
      </w:r>
      <w:r>
        <w:fldChar w:fldCharType="end"/>
      </w:r>
    </w:p>
  </w:endnote>
  <w:endnote w:id="7">
    <w:p w14:paraId="66EA7AD4" w14:textId="065409D6" w:rsidR="00E30210" w:rsidRPr="00E30210" w:rsidRDefault="00E30210">
      <w:pPr>
        <w:pStyle w:val="EndnoteText"/>
      </w:pPr>
      <w:r>
        <w:rPr>
          <w:rStyle w:val="EndnoteReference"/>
        </w:rPr>
        <w:endnoteRef/>
      </w:r>
      <w:r>
        <w:t xml:space="preserve"> </w:t>
      </w:r>
      <w:r>
        <w:fldChar w:fldCharType="begin" w:fldLock="1"/>
      </w:r>
      <w:r w:rsidR="00C10811">
        <w:instrText>ADDIN CSL_CITATION {"citationItems":[{"id":"ITEM-1","itemData":{"URL":"http://tomcat.apache.org/","accessed":{"date-parts":[["2019","8","6"]]},"id":"ITEM-1","issued":{"date-parts":[["0"]]},"title":"Apache Tomcat® - Welcome!","type":"webpage"},"uris":["http://www.mendeley.com/documents/?uuid=77940a8e-0487-3716-a6fd-7f6543c513f0"]}],"mendeley":{"formattedCitation":"(&lt;i&gt;Apache Tomcat® - Welcome!&lt;/i&gt;, no date b)","plainTextFormattedCitation":"(Apache Tomcat® - Welcome!, no date b)","previouslyFormattedCitation":"(&lt;i&gt;Apache Tomcat® - Welcome!&lt;/i&gt;, no date b)"},"properties":{"noteIndex":0},"schema":"https://github.com/citation-style-language/schema/raw/master/csl-citation.json"}</w:instrText>
      </w:r>
      <w:r>
        <w:fldChar w:fldCharType="separate"/>
      </w:r>
      <w:r w:rsidRPr="00E30210">
        <w:rPr>
          <w:noProof/>
        </w:rPr>
        <w:t>(</w:t>
      </w:r>
      <w:r w:rsidRPr="00E30210">
        <w:rPr>
          <w:i/>
          <w:noProof/>
        </w:rPr>
        <w:t>Apache Tomcat® - Welcome!</w:t>
      </w:r>
      <w:r w:rsidRPr="00E30210">
        <w:rPr>
          <w:noProof/>
        </w:rPr>
        <w:t>, no date b)</w:t>
      </w:r>
      <w:r>
        <w:fldChar w:fldCharType="end"/>
      </w:r>
    </w:p>
  </w:endnote>
  <w:endnote w:id="8">
    <w:p w14:paraId="291BA057" w14:textId="7F72F00F" w:rsidR="00125B75" w:rsidRPr="00C10811" w:rsidRDefault="00125B75">
      <w:pPr>
        <w:pStyle w:val="EndnoteText"/>
      </w:pPr>
      <w:r>
        <w:rPr>
          <w:rStyle w:val="EndnoteReference"/>
        </w:rPr>
        <w:endnoteRef/>
      </w:r>
      <w:r>
        <w:t xml:space="preserve"> </w:t>
      </w:r>
      <w:r w:rsidR="00C10811">
        <w:fldChar w:fldCharType="begin" w:fldLock="1"/>
      </w:r>
      <w:r w:rsidR="00C90BF6">
        <w:instrText>ADDIN CSL_CITATION {"citationItems":[{"id":"ITEM-1","itemData":{"URL":"http://www.networksolutions.com/education/what-is-an-ssl-certificate/","accessed":{"date-parts":[["2019","8","6"]]},"id":"ITEM-1","issued":{"date-parts":[["0"]]},"title":"What is an SSL Certificate?","type":"webpage"},"uris":["http://www.mendeley.com/documents/?uuid=61ecdc08-7ecf-3a9a-8062-4654d362508a"]}],"mendeley":{"formattedCitation":"(&lt;i&gt;What is an SSL Certificate?&lt;/i&gt;, no date)","plainTextFormattedCitation":"(What is an SSL Certificate?, no date)","previouslyFormattedCitation":"(&lt;i&gt;What is an SSL Certificate?&lt;/i&gt;, no date)"},"properties":{"noteIndex":0},"schema":"https://github.com/citation-style-language/schema/raw/master/csl-citation.json"}</w:instrText>
      </w:r>
      <w:r w:rsidR="00C10811">
        <w:fldChar w:fldCharType="separate"/>
      </w:r>
      <w:r w:rsidR="00C10811" w:rsidRPr="00C10811">
        <w:rPr>
          <w:noProof/>
        </w:rPr>
        <w:t>(</w:t>
      </w:r>
      <w:r w:rsidR="00C10811" w:rsidRPr="00C10811">
        <w:rPr>
          <w:i/>
          <w:noProof/>
        </w:rPr>
        <w:t>What is an SSL Certificate?</w:t>
      </w:r>
      <w:r w:rsidR="00C10811" w:rsidRPr="00C10811">
        <w:rPr>
          <w:noProof/>
        </w:rPr>
        <w:t>, no date)</w:t>
      </w:r>
      <w:r w:rsidR="00C10811">
        <w:fldChar w:fldCharType="end"/>
      </w:r>
    </w:p>
  </w:endnote>
  <w:endnote w:id="9">
    <w:p w14:paraId="1F931395" w14:textId="2252BE15" w:rsidR="00C90BF6" w:rsidRPr="00C90BF6" w:rsidRDefault="00C90BF6">
      <w:pPr>
        <w:pStyle w:val="EndnoteText"/>
      </w:pPr>
      <w:r>
        <w:rPr>
          <w:rStyle w:val="EndnoteReference"/>
        </w:rPr>
        <w:endnoteRef/>
      </w:r>
      <w:r>
        <w:t xml:space="preserve"> </w:t>
      </w:r>
      <w:r>
        <w:fldChar w:fldCharType="begin" w:fldLock="1"/>
      </w:r>
      <w:r w:rsidR="00C821C5">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C90BF6">
        <w:rPr>
          <w:noProof/>
        </w:rPr>
        <w:t>(</w:t>
      </w:r>
      <w:r w:rsidRPr="00C90BF6">
        <w:rPr>
          <w:i/>
          <w:noProof/>
        </w:rPr>
        <w:t>Apache Tomcat 8 (8.0.53) - SSL/TLS Configuration HOW-TO</w:t>
      </w:r>
      <w:r w:rsidRPr="00C90BF6">
        <w:rPr>
          <w:noProof/>
        </w:rPr>
        <w:t>, no date)</w:t>
      </w:r>
      <w:r>
        <w:fldChar w:fldCharType="end"/>
      </w:r>
    </w:p>
  </w:endnote>
  <w:endnote w:id="10">
    <w:p w14:paraId="72120A35" w14:textId="4428FC91" w:rsidR="00C821C5" w:rsidRPr="00C821C5" w:rsidRDefault="00C821C5">
      <w:pPr>
        <w:pStyle w:val="EndnoteText"/>
      </w:pPr>
      <w:r>
        <w:rPr>
          <w:rStyle w:val="EndnoteReference"/>
        </w:rPr>
        <w:endnoteRef/>
      </w:r>
      <w:r>
        <w:t xml:space="preserve"> </w:t>
      </w:r>
      <w:r>
        <w:fldChar w:fldCharType="begin" w:fldLock="1"/>
      </w:r>
      <w:r w:rsidR="004A6B79">
        <w:instrText>ADDIN CSL_CITATION {"citationItems":[{"id":"ITEM-1","itemData":{"URL":"https://www.geeksforgeeks.org/rsa-algorithm-cryptography/","accessed":{"date-parts":[["2019","8","7"]]},"id":"ITEM-1","issued":{"date-parts":[["0"]]},"title":"RSA Algorithm in Cryptography - GeeksforGeeks","type":"webpage"},"uris":["http://www.mendeley.com/documents/?uuid=f88a468e-4b5b-3e09-97ca-130db3c7b59f"]}],"mendeley":{"formattedCitation":"(&lt;i&gt;RSA Algorithm in Cryptography - GeeksforGeeks&lt;/i&gt;, no date)","plainTextFormattedCitation":"(RSA Algorithm in Cryptography - GeeksforGeeks, no date)","previouslyFormattedCitation":"(&lt;i&gt;RSA Algorithm in Cryptography - GeeksforGeeks&lt;/i&gt;, no date)"},"properties":{"noteIndex":0},"schema":"https://github.com/citation-style-language/schema/raw/master/csl-citation.json"}</w:instrText>
      </w:r>
      <w:r>
        <w:fldChar w:fldCharType="separate"/>
      </w:r>
      <w:r w:rsidRPr="00C821C5">
        <w:rPr>
          <w:noProof/>
        </w:rPr>
        <w:t>(</w:t>
      </w:r>
      <w:r w:rsidRPr="00C821C5">
        <w:rPr>
          <w:i/>
          <w:noProof/>
        </w:rPr>
        <w:t>RSA Algorithm in Cryptography - GeeksforGeeks</w:t>
      </w:r>
      <w:r w:rsidRPr="00C821C5">
        <w:rPr>
          <w:noProof/>
        </w:rPr>
        <w:t>, no date)</w:t>
      </w:r>
      <w:r>
        <w:fldChar w:fldCharType="end"/>
      </w:r>
    </w:p>
  </w:endnote>
  <w:endnote w:id="11">
    <w:p w14:paraId="66C18C6C" w14:textId="7EA2F3E8" w:rsidR="004A6B79" w:rsidRPr="004A6B79" w:rsidRDefault="004A6B79">
      <w:pPr>
        <w:pStyle w:val="EndnoteText"/>
      </w:pPr>
      <w:r>
        <w:rPr>
          <w:rStyle w:val="EndnoteReference"/>
        </w:rPr>
        <w:endnoteRef/>
      </w:r>
      <w:r>
        <w:t xml:space="preserve"> </w:t>
      </w:r>
      <w:r>
        <w:fldChar w:fldCharType="begin" w:fldLock="1"/>
      </w:r>
      <w:r w:rsidR="00FA0609">
        <w:instrText>ADDIN CSL_CITATION {"citationItems":[{"id":"ITEM-1","itemData":{"URL":"http://tomcat.apache.org/tomcat-8.0-doc/ssl-howto.html","accessed":{"date-parts":[["2019","8","7"]]},"id":"ITEM-1","issued":{"date-parts":[["0"]]},"title":"Apache Tomcat 8 (8.0.53) - SSL/TLS Configuration HOW-TO","type":"webpage"},"uris":["http://www.mendeley.com/documents/?uuid=9d58f785-4380-30fc-81e5-5e66710fdc7b"]}],"mendeley":{"formattedCitation":"(&lt;i&gt;Apache Tomcat 8 (8.0.53) - SSL/TLS Configuration HOW-TO&lt;/i&gt;, no date)","plainTextFormattedCitation":"(Apache Tomcat 8 (8.0.53) - SSL/TLS Configuration HOW-TO, no date)","previouslyFormattedCitation":"(&lt;i&gt;Apache Tomcat 8 (8.0.53) - SSL/TLS Configuration HOW-TO&lt;/i&gt;, no date)"},"properties":{"noteIndex":0},"schema":"https://github.com/citation-style-language/schema/raw/master/csl-citation.json"}</w:instrText>
      </w:r>
      <w:r>
        <w:fldChar w:fldCharType="separate"/>
      </w:r>
      <w:r w:rsidRPr="004A6B79">
        <w:rPr>
          <w:noProof/>
        </w:rPr>
        <w:t>(</w:t>
      </w:r>
      <w:r w:rsidRPr="004A6B79">
        <w:rPr>
          <w:i/>
          <w:noProof/>
        </w:rPr>
        <w:t>Apache Tomcat 8 (8.0.53) - SSL/TLS Configuration HOW-TO</w:t>
      </w:r>
      <w:r w:rsidRPr="004A6B79">
        <w:rPr>
          <w:noProof/>
        </w:rPr>
        <w:t>, no date)</w:t>
      </w:r>
      <w:r>
        <w:fldChar w:fldCharType="end"/>
      </w:r>
    </w:p>
  </w:endnote>
  <w:endnote w:id="12">
    <w:p w14:paraId="6AAD3B22" w14:textId="26DF6937" w:rsidR="00FA0609" w:rsidRPr="00FA0609" w:rsidRDefault="00FA0609">
      <w:pPr>
        <w:pStyle w:val="EndnoteText"/>
      </w:pPr>
      <w:r>
        <w:rPr>
          <w:rStyle w:val="EndnoteReference"/>
        </w:rPr>
        <w:endnoteRef/>
      </w:r>
      <w:r>
        <w:t xml:space="preserve"> </w:t>
      </w:r>
      <w:r>
        <w:fldChar w:fldCharType="begin" w:fldLock="1"/>
      </w:r>
      <w:r>
        <w:instrText>ADDIN CSL_CITATION {"citationItems":[{"id":"ITEM-1","itemData":{"URL":"https://maven.apache.org/","accessed":{"date-parts":[["2019","8","7"]]},"id":"ITEM-1","issued":{"date-parts":[["0"]]},"title":"Maven – Welcome to Apache Maven","type":"webpage"},"uris":["http://www.mendeley.com/documents/?uuid=4f6f1682-a596-3d48-aa9d-617be615575c"]}],"mendeley":{"formattedCitation":"(&lt;i&gt;Maven – Welcome to Apache Maven&lt;/i&gt;, no date)","plainTextFormattedCitation":"(Maven – Welcome to Apache Maven, no date)"},"properties":{"noteIndex":0},"schema":"https://github.com/citation-style-language/schema/raw/master/csl-citation.json"}</w:instrText>
      </w:r>
      <w:r>
        <w:fldChar w:fldCharType="separate"/>
      </w:r>
      <w:r w:rsidRPr="00FA0609">
        <w:rPr>
          <w:noProof/>
        </w:rPr>
        <w:t>(</w:t>
      </w:r>
      <w:r w:rsidRPr="00FA0609">
        <w:rPr>
          <w:i/>
          <w:noProof/>
        </w:rPr>
        <w:t>Maven – Welcome to Apache Maven</w:t>
      </w:r>
      <w:r w:rsidRPr="00FA060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openSans">
    <w:altName w:val="Cambria"/>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09BDC0" w14:textId="77777777" w:rsidR="00E45ABC" w:rsidRDefault="00E45ABC" w:rsidP="003C242F">
      <w:r>
        <w:separator/>
      </w:r>
    </w:p>
  </w:footnote>
  <w:footnote w:type="continuationSeparator" w:id="0">
    <w:p w14:paraId="7DC2E944" w14:textId="77777777" w:rsidR="00E45ABC" w:rsidRDefault="00E45ABC"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BA0F8F"/>
    <w:multiLevelType w:val="multilevel"/>
    <w:tmpl w:val="062C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443770"/>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4"/>
  </w:num>
  <w:num w:numId="4">
    <w:abstractNumId w:val="7"/>
  </w:num>
  <w:num w:numId="5">
    <w:abstractNumId w:val="9"/>
  </w:num>
  <w:num w:numId="6">
    <w:abstractNumId w:val="12"/>
  </w:num>
  <w:num w:numId="7">
    <w:abstractNumId w:val="2"/>
  </w:num>
  <w:num w:numId="8">
    <w:abstractNumId w:val="4"/>
  </w:num>
  <w:num w:numId="9">
    <w:abstractNumId w:val="11"/>
  </w:num>
  <w:num w:numId="10">
    <w:abstractNumId w:val="6"/>
  </w:num>
  <w:num w:numId="11">
    <w:abstractNumId w:val="5"/>
  </w:num>
  <w:num w:numId="12">
    <w:abstractNumId w:val="13"/>
  </w:num>
  <w:num w:numId="13">
    <w:abstractNumId w:val="0"/>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00185"/>
    <w:rsid w:val="000057BF"/>
    <w:rsid w:val="00012210"/>
    <w:rsid w:val="00012308"/>
    <w:rsid w:val="00013708"/>
    <w:rsid w:val="000168E6"/>
    <w:rsid w:val="00022F6E"/>
    <w:rsid w:val="00023C14"/>
    <w:rsid w:val="0002412D"/>
    <w:rsid w:val="0002798B"/>
    <w:rsid w:val="000319E3"/>
    <w:rsid w:val="000322DD"/>
    <w:rsid w:val="00047A2C"/>
    <w:rsid w:val="00056F33"/>
    <w:rsid w:val="00061963"/>
    <w:rsid w:val="00073D7D"/>
    <w:rsid w:val="00074A7E"/>
    <w:rsid w:val="00081C40"/>
    <w:rsid w:val="00092D8C"/>
    <w:rsid w:val="00092FCF"/>
    <w:rsid w:val="000A6B02"/>
    <w:rsid w:val="000A742F"/>
    <w:rsid w:val="000C22B8"/>
    <w:rsid w:val="000E23C0"/>
    <w:rsid w:val="000E6331"/>
    <w:rsid w:val="000E63F3"/>
    <w:rsid w:val="000E7748"/>
    <w:rsid w:val="00101A8E"/>
    <w:rsid w:val="00102D5A"/>
    <w:rsid w:val="00103CEE"/>
    <w:rsid w:val="00104FE0"/>
    <w:rsid w:val="00113C81"/>
    <w:rsid w:val="001172E5"/>
    <w:rsid w:val="00125B75"/>
    <w:rsid w:val="00126532"/>
    <w:rsid w:val="00132C53"/>
    <w:rsid w:val="00137F87"/>
    <w:rsid w:val="00141A87"/>
    <w:rsid w:val="001449FC"/>
    <w:rsid w:val="00144F39"/>
    <w:rsid w:val="001537B4"/>
    <w:rsid w:val="001545C1"/>
    <w:rsid w:val="00156D23"/>
    <w:rsid w:val="00161283"/>
    <w:rsid w:val="00163DD8"/>
    <w:rsid w:val="001721D0"/>
    <w:rsid w:val="0017257B"/>
    <w:rsid w:val="00172645"/>
    <w:rsid w:val="00174B96"/>
    <w:rsid w:val="00176E40"/>
    <w:rsid w:val="00177F1A"/>
    <w:rsid w:val="00197943"/>
    <w:rsid w:val="001A5E4B"/>
    <w:rsid w:val="001B1FF0"/>
    <w:rsid w:val="001B4918"/>
    <w:rsid w:val="001C0761"/>
    <w:rsid w:val="001C0AED"/>
    <w:rsid w:val="001D5B9B"/>
    <w:rsid w:val="001D72BB"/>
    <w:rsid w:val="001E707B"/>
    <w:rsid w:val="001F6976"/>
    <w:rsid w:val="00203F01"/>
    <w:rsid w:val="0021103B"/>
    <w:rsid w:val="002113A7"/>
    <w:rsid w:val="00213B32"/>
    <w:rsid w:val="002172F8"/>
    <w:rsid w:val="00222025"/>
    <w:rsid w:val="002229F8"/>
    <w:rsid w:val="00237E65"/>
    <w:rsid w:val="00246EEC"/>
    <w:rsid w:val="0025562D"/>
    <w:rsid w:val="002602B2"/>
    <w:rsid w:val="00260DC3"/>
    <w:rsid w:val="00263FF4"/>
    <w:rsid w:val="00264A4E"/>
    <w:rsid w:val="00270978"/>
    <w:rsid w:val="00271450"/>
    <w:rsid w:val="002739A2"/>
    <w:rsid w:val="00283C6C"/>
    <w:rsid w:val="00284B8C"/>
    <w:rsid w:val="00295D54"/>
    <w:rsid w:val="002A4910"/>
    <w:rsid w:val="002A719A"/>
    <w:rsid w:val="002B17AE"/>
    <w:rsid w:val="002B46F5"/>
    <w:rsid w:val="002B75C6"/>
    <w:rsid w:val="002B76AA"/>
    <w:rsid w:val="002C4680"/>
    <w:rsid w:val="002C4684"/>
    <w:rsid w:val="002C6B3D"/>
    <w:rsid w:val="002D7653"/>
    <w:rsid w:val="002E2F8B"/>
    <w:rsid w:val="002F6D45"/>
    <w:rsid w:val="002F78E5"/>
    <w:rsid w:val="003001F3"/>
    <w:rsid w:val="003049CF"/>
    <w:rsid w:val="00305A3F"/>
    <w:rsid w:val="00312BDC"/>
    <w:rsid w:val="003261C5"/>
    <w:rsid w:val="003317C0"/>
    <w:rsid w:val="00334A02"/>
    <w:rsid w:val="00334BC4"/>
    <w:rsid w:val="00344AF9"/>
    <w:rsid w:val="00345767"/>
    <w:rsid w:val="00347826"/>
    <w:rsid w:val="003549AF"/>
    <w:rsid w:val="00365687"/>
    <w:rsid w:val="00373814"/>
    <w:rsid w:val="003807DD"/>
    <w:rsid w:val="00390EAA"/>
    <w:rsid w:val="00394083"/>
    <w:rsid w:val="003957C9"/>
    <w:rsid w:val="003A1940"/>
    <w:rsid w:val="003A1F07"/>
    <w:rsid w:val="003A207A"/>
    <w:rsid w:val="003C242F"/>
    <w:rsid w:val="003D430E"/>
    <w:rsid w:val="003E3FB0"/>
    <w:rsid w:val="003E5DD4"/>
    <w:rsid w:val="003F38CD"/>
    <w:rsid w:val="004018AE"/>
    <w:rsid w:val="0040683B"/>
    <w:rsid w:val="004078DF"/>
    <w:rsid w:val="00411942"/>
    <w:rsid w:val="004150AC"/>
    <w:rsid w:val="00420299"/>
    <w:rsid w:val="00422C49"/>
    <w:rsid w:val="0042419B"/>
    <w:rsid w:val="004328B5"/>
    <w:rsid w:val="00433F8B"/>
    <w:rsid w:val="0043726E"/>
    <w:rsid w:val="00440421"/>
    <w:rsid w:val="004432BD"/>
    <w:rsid w:val="00443508"/>
    <w:rsid w:val="004451E5"/>
    <w:rsid w:val="00453F96"/>
    <w:rsid w:val="00455C58"/>
    <w:rsid w:val="004567C5"/>
    <w:rsid w:val="00465014"/>
    <w:rsid w:val="00471C9E"/>
    <w:rsid w:val="0047377F"/>
    <w:rsid w:val="00474771"/>
    <w:rsid w:val="00485ED5"/>
    <w:rsid w:val="00491592"/>
    <w:rsid w:val="00492599"/>
    <w:rsid w:val="004944A8"/>
    <w:rsid w:val="004A6B79"/>
    <w:rsid w:val="004B60D8"/>
    <w:rsid w:val="004C6156"/>
    <w:rsid w:val="004D02F1"/>
    <w:rsid w:val="004D0683"/>
    <w:rsid w:val="004E73F5"/>
    <w:rsid w:val="004F013B"/>
    <w:rsid w:val="004F67DF"/>
    <w:rsid w:val="004F6838"/>
    <w:rsid w:val="00502262"/>
    <w:rsid w:val="00502370"/>
    <w:rsid w:val="0050410F"/>
    <w:rsid w:val="00506162"/>
    <w:rsid w:val="00510F59"/>
    <w:rsid w:val="00512E5E"/>
    <w:rsid w:val="00515094"/>
    <w:rsid w:val="00517B76"/>
    <w:rsid w:val="00522545"/>
    <w:rsid w:val="00527EB5"/>
    <w:rsid w:val="00532796"/>
    <w:rsid w:val="00533ED3"/>
    <w:rsid w:val="0053591A"/>
    <w:rsid w:val="00543C8C"/>
    <w:rsid w:val="00553283"/>
    <w:rsid w:val="0055357B"/>
    <w:rsid w:val="00560348"/>
    <w:rsid w:val="00562BAB"/>
    <w:rsid w:val="00564064"/>
    <w:rsid w:val="0057309B"/>
    <w:rsid w:val="0057580B"/>
    <w:rsid w:val="00576F7E"/>
    <w:rsid w:val="00577278"/>
    <w:rsid w:val="00577D52"/>
    <w:rsid w:val="0058128B"/>
    <w:rsid w:val="005846C2"/>
    <w:rsid w:val="005854C5"/>
    <w:rsid w:val="0059168A"/>
    <w:rsid w:val="005959A5"/>
    <w:rsid w:val="00596194"/>
    <w:rsid w:val="005A46E8"/>
    <w:rsid w:val="005A6F82"/>
    <w:rsid w:val="005B7ECF"/>
    <w:rsid w:val="005D45A4"/>
    <w:rsid w:val="005E51CC"/>
    <w:rsid w:val="005F1675"/>
    <w:rsid w:val="005F4E40"/>
    <w:rsid w:val="005F4EAF"/>
    <w:rsid w:val="005F71F0"/>
    <w:rsid w:val="006017F1"/>
    <w:rsid w:val="0060370D"/>
    <w:rsid w:val="00606928"/>
    <w:rsid w:val="00610449"/>
    <w:rsid w:val="00611E6E"/>
    <w:rsid w:val="00632357"/>
    <w:rsid w:val="0063768B"/>
    <w:rsid w:val="00647987"/>
    <w:rsid w:val="006520DC"/>
    <w:rsid w:val="00655DE6"/>
    <w:rsid w:val="00670C9E"/>
    <w:rsid w:val="00676736"/>
    <w:rsid w:val="006906C5"/>
    <w:rsid w:val="00691C2D"/>
    <w:rsid w:val="00696308"/>
    <w:rsid w:val="006A303E"/>
    <w:rsid w:val="006A42C9"/>
    <w:rsid w:val="006A4CA6"/>
    <w:rsid w:val="006C1825"/>
    <w:rsid w:val="006D465B"/>
    <w:rsid w:val="006D5936"/>
    <w:rsid w:val="006E117F"/>
    <w:rsid w:val="006E7093"/>
    <w:rsid w:val="007036EE"/>
    <w:rsid w:val="00711F04"/>
    <w:rsid w:val="007120BF"/>
    <w:rsid w:val="007158B9"/>
    <w:rsid w:val="0071743E"/>
    <w:rsid w:val="00726C97"/>
    <w:rsid w:val="00730089"/>
    <w:rsid w:val="0073084E"/>
    <w:rsid w:val="00733795"/>
    <w:rsid w:val="007460D0"/>
    <w:rsid w:val="00776DEF"/>
    <w:rsid w:val="0077770B"/>
    <w:rsid w:val="007837B7"/>
    <w:rsid w:val="00787F18"/>
    <w:rsid w:val="0079736B"/>
    <w:rsid w:val="007B5055"/>
    <w:rsid w:val="007B69F9"/>
    <w:rsid w:val="007C2DDA"/>
    <w:rsid w:val="007C4A08"/>
    <w:rsid w:val="007C707A"/>
    <w:rsid w:val="007D142F"/>
    <w:rsid w:val="007E41C9"/>
    <w:rsid w:val="007E67A5"/>
    <w:rsid w:val="007E6D96"/>
    <w:rsid w:val="007F487E"/>
    <w:rsid w:val="00806B94"/>
    <w:rsid w:val="00812C83"/>
    <w:rsid w:val="008252EF"/>
    <w:rsid w:val="0082550E"/>
    <w:rsid w:val="0082670E"/>
    <w:rsid w:val="00827D45"/>
    <w:rsid w:val="00835D91"/>
    <w:rsid w:val="008402F7"/>
    <w:rsid w:val="008444BB"/>
    <w:rsid w:val="00844BBD"/>
    <w:rsid w:val="00852393"/>
    <w:rsid w:val="0086223E"/>
    <w:rsid w:val="008650DB"/>
    <w:rsid w:val="0087093D"/>
    <w:rsid w:val="008742CA"/>
    <w:rsid w:val="00876A44"/>
    <w:rsid w:val="00887782"/>
    <w:rsid w:val="008910CE"/>
    <w:rsid w:val="00892243"/>
    <w:rsid w:val="00893D8B"/>
    <w:rsid w:val="008A5814"/>
    <w:rsid w:val="008A67EC"/>
    <w:rsid w:val="008B0BBA"/>
    <w:rsid w:val="008B35E9"/>
    <w:rsid w:val="008C3708"/>
    <w:rsid w:val="008D13ED"/>
    <w:rsid w:val="008D16DA"/>
    <w:rsid w:val="008D3169"/>
    <w:rsid w:val="008E6023"/>
    <w:rsid w:val="008F712D"/>
    <w:rsid w:val="0090618B"/>
    <w:rsid w:val="00906FC6"/>
    <w:rsid w:val="00913318"/>
    <w:rsid w:val="009162DF"/>
    <w:rsid w:val="00922671"/>
    <w:rsid w:val="00924A03"/>
    <w:rsid w:val="00936CD2"/>
    <w:rsid w:val="00940C6E"/>
    <w:rsid w:val="00954C18"/>
    <w:rsid w:val="00961B30"/>
    <w:rsid w:val="0096320E"/>
    <w:rsid w:val="009749E7"/>
    <w:rsid w:val="009771DB"/>
    <w:rsid w:val="00977852"/>
    <w:rsid w:val="0098037F"/>
    <w:rsid w:val="009807EA"/>
    <w:rsid w:val="00981A68"/>
    <w:rsid w:val="00984954"/>
    <w:rsid w:val="009854DE"/>
    <w:rsid w:val="0099135F"/>
    <w:rsid w:val="00993E2C"/>
    <w:rsid w:val="00997244"/>
    <w:rsid w:val="009A2AB7"/>
    <w:rsid w:val="009A2D61"/>
    <w:rsid w:val="009D0A04"/>
    <w:rsid w:val="009D2B49"/>
    <w:rsid w:val="009D2DF6"/>
    <w:rsid w:val="009E3007"/>
    <w:rsid w:val="009E34B3"/>
    <w:rsid w:val="009E519C"/>
    <w:rsid w:val="009E5514"/>
    <w:rsid w:val="009F0A58"/>
    <w:rsid w:val="00A026D1"/>
    <w:rsid w:val="00A103E5"/>
    <w:rsid w:val="00A1483E"/>
    <w:rsid w:val="00A15DBF"/>
    <w:rsid w:val="00A27E20"/>
    <w:rsid w:val="00A329C9"/>
    <w:rsid w:val="00A33400"/>
    <w:rsid w:val="00A35AA0"/>
    <w:rsid w:val="00A401AD"/>
    <w:rsid w:val="00A500B4"/>
    <w:rsid w:val="00A5089D"/>
    <w:rsid w:val="00A53C23"/>
    <w:rsid w:val="00A570C9"/>
    <w:rsid w:val="00A731E5"/>
    <w:rsid w:val="00A83C8E"/>
    <w:rsid w:val="00A84742"/>
    <w:rsid w:val="00A879B3"/>
    <w:rsid w:val="00A93CED"/>
    <w:rsid w:val="00A97440"/>
    <w:rsid w:val="00A97924"/>
    <w:rsid w:val="00AB67AE"/>
    <w:rsid w:val="00AC1B5A"/>
    <w:rsid w:val="00AC34F2"/>
    <w:rsid w:val="00AD60F3"/>
    <w:rsid w:val="00AE4EA9"/>
    <w:rsid w:val="00AE5194"/>
    <w:rsid w:val="00AE7287"/>
    <w:rsid w:val="00AF5C64"/>
    <w:rsid w:val="00B05E8E"/>
    <w:rsid w:val="00B10323"/>
    <w:rsid w:val="00B11FE1"/>
    <w:rsid w:val="00B23D5E"/>
    <w:rsid w:val="00B25D5D"/>
    <w:rsid w:val="00B33BA1"/>
    <w:rsid w:val="00B34DBE"/>
    <w:rsid w:val="00B37CAA"/>
    <w:rsid w:val="00B43B5D"/>
    <w:rsid w:val="00B44C56"/>
    <w:rsid w:val="00B459BF"/>
    <w:rsid w:val="00B510B0"/>
    <w:rsid w:val="00B51185"/>
    <w:rsid w:val="00B55E27"/>
    <w:rsid w:val="00B5632F"/>
    <w:rsid w:val="00B5731B"/>
    <w:rsid w:val="00B66C8B"/>
    <w:rsid w:val="00B80FBC"/>
    <w:rsid w:val="00B822CB"/>
    <w:rsid w:val="00B96B00"/>
    <w:rsid w:val="00BB1B64"/>
    <w:rsid w:val="00BB3C0B"/>
    <w:rsid w:val="00BC0433"/>
    <w:rsid w:val="00BC3516"/>
    <w:rsid w:val="00BD383E"/>
    <w:rsid w:val="00BE584E"/>
    <w:rsid w:val="00BF4916"/>
    <w:rsid w:val="00C10811"/>
    <w:rsid w:val="00C24CC1"/>
    <w:rsid w:val="00C26E9A"/>
    <w:rsid w:val="00C27D59"/>
    <w:rsid w:val="00C3199F"/>
    <w:rsid w:val="00C33BE3"/>
    <w:rsid w:val="00C34AE0"/>
    <w:rsid w:val="00C41CE8"/>
    <w:rsid w:val="00C566D7"/>
    <w:rsid w:val="00C56945"/>
    <w:rsid w:val="00C7258B"/>
    <w:rsid w:val="00C821C5"/>
    <w:rsid w:val="00C843BF"/>
    <w:rsid w:val="00C847C6"/>
    <w:rsid w:val="00C85E69"/>
    <w:rsid w:val="00C87016"/>
    <w:rsid w:val="00C90BF6"/>
    <w:rsid w:val="00C92595"/>
    <w:rsid w:val="00C977BF"/>
    <w:rsid w:val="00CA5B59"/>
    <w:rsid w:val="00CC51DF"/>
    <w:rsid w:val="00CC6CA6"/>
    <w:rsid w:val="00CD1CF1"/>
    <w:rsid w:val="00CD1EC2"/>
    <w:rsid w:val="00CE77CD"/>
    <w:rsid w:val="00D06A13"/>
    <w:rsid w:val="00D11DB2"/>
    <w:rsid w:val="00D1701C"/>
    <w:rsid w:val="00D17C40"/>
    <w:rsid w:val="00D17F55"/>
    <w:rsid w:val="00D244EF"/>
    <w:rsid w:val="00D276BB"/>
    <w:rsid w:val="00D31518"/>
    <w:rsid w:val="00D31F11"/>
    <w:rsid w:val="00D366BC"/>
    <w:rsid w:val="00D5564D"/>
    <w:rsid w:val="00D63B5A"/>
    <w:rsid w:val="00D6576C"/>
    <w:rsid w:val="00D67EC8"/>
    <w:rsid w:val="00D75F36"/>
    <w:rsid w:val="00D80EE5"/>
    <w:rsid w:val="00D84ABC"/>
    <w:rsid w:val="00D92B6C"/>
    <w:rsid w:val="00D957BE"/>
    <w:rsid w:val="00D96E16"/>
    <w:rsid w:val="00DE7AAC"/>
    <w:rsid w:val="00DF1489"/>
    <w:rsid w:val="00DF3DBE"/>
    <w:rsid w:val="00E01A4F"/>
    <w:rsid w:val="00E026F3"/>
    <w:rsid w:val="00E03B5A"/>
    <w:rsid w:val="00E30210"/>
    <w:rsid w:val="00E33B64"/>
    <w:rsid w:val="00E342A5"/>
    <w:rsid w:val="00E34A73"/>
    <w:rsid w:val="00E42AED"/>
    <w:rsid w:val="00E44290"/>
    <w:rsid w:val="00E45ABC"/>
    <w:rsid w:val="00E473EB"/>
    <w:rsid w:val="00E540B5"/>
    <w:rsid w:val="00E56977"/>
    <w:rsid w:val="00E63466"/>
    <w:rsid w:val="00E6401D"/>
    <w:rsid w:val="00E70D51"/>
    <w:rsid w:val="00E72304"/>
    <w:rsid w:val="00E742AF"/>
    <w:rsid w:val="00E74FF1"/>
    <w:rsid w:val="00E837F1"/>
    <w:rsid w:val="00E83EA0"/>
    <w:rsid w:val="00E872F6"/>
    <w:rsid w:val="00E9005B"/>
    <w:rsid w:val="00E90288"/>
    <w:rsid w:val="00E93BA3"/>
    <w:rsid w:val="00E94742"/>
    <w:rsid w:val="00E961D3"/>
    <w:rsid w:val="00EA42C1"/>
    <w:rsid w:val="00EA6885"/>
    <w:rsid w:val="00EC546E"/>
    <w:rsid w:val="00EE11F7"/>
    <w:rsid w:val="00EE49D1"/>
    <w:rsid w:val="00EE7D88"/>
    <w:rsid w:val="00EF2BB9"/>
    <w:rsid w:val="00EF3503"/>
    <w:rsid w:val="00EF56DB"/>
    <w:rsid w:val="00EF746A"/>
    <w:rsid w:val="00EF7902"/>
    <w:rsid w:val="00F02A54"/>
    <w:rsid w:val="00F16BA2"/>
    <w:rsid w:val="00F1726D"/>
    <w:rsid w:val="00F26CB6"/>
    <w:rsid w:val="00F4081B"/>
    <w:rsid w:val="00F433C4"/>
    <w:rsid w:val="00F44A76"/>
    <w:rsid w:val="00F47BAF"/>
    <w:rsid w:val="00F519B8"/>
    <w:rsid w:val="00F51D84"/>
    <w:rsid w:val="00F54097"/>
    <w:rsid w:val="00F54157"/>
    <w:rsid w:val="00F62832"/>
    <w:rsid w:val="00F74197"/>
    <w:rsid w:val="00F75B4D"/>
    <w:rsid w:val="00F91B34"/>
    <w:rsid w:val="00F940B6"/>
    <w:rsid w:val="00FA030C"/>
    <w:rsid w:val="00FA0609"/>
    <w:rsid w:val="00FB23E9"/>
    <w:rsid w:val="00FC3F7D"/>
    <w:rsid w:val="00FD67EB"/>
    <w:rsid w:val="00FD69D6"/>
    <w:rsid w:val="00FD76ED"/>
    <w:rsid w:val="00FE1A63"/>
    <w:rsid w:val="00FE6501"/>
    <w:rsid w:val="00FE737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D75F3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75F36"/>
    <w:rPr>
      <w:color w:val="954F72" w:themeColor="followedHyperlink"/>
      <w:u w:val="single"/>
    </w:rPr>
  </w:style>
  <w:style w:type="character" w:styleId="UnresolvedMention">
    <w:name w:val="Unresolved Mention"/>
    <w:basedOn w:val="DefaultParagraphFont"/>
    <w:uiPriority w:val="99"/>
    <w:rsid w:val="000A742F"/>
    <w:rPr>
      <w:color w:val="605E5C"/>
      <w:shd w:val="clear" w:color="auto" w:fill="E1DFDD"/>
    </w:rPr>
  </w:style>
  <w:style w:type="paragraph" w:styleId="HTMLPreformatted">
    <w:name w:val="HTML Preformatted"/>
    <w:basedOn w:val="Normal"/>
    <w:link w:val="HTMLPreformattedChar"/>
    <w:uiPriority w:val="99"/>
    <w:unhideWhenUsed/>
    <w:rsid w:val="001D5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en-GB"/>
    </w:rPr>
  </w:style>
  <w:style w:type="character" w:customStyle="1" w:styleId="HTMLPreformattedChar">
    <w:name w:val="HTML Preformatted Char"/>
    <w:basedOn w:val="DefaultParagraphFont"/>
    <w:link w:val="HTMLPreformatted"/>
    <w:uiPriority w:val="99"/>
    <w:rsid w:val="001D5B9B"/>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90BF6"/>
    <w:rPr>
      <w:sz w:val="20"/>
      <w:szCs w:val="20"/>
    </w:rPr>
  </w:style>
  <w:style w:type="character" w:customStyle="1" w:styleId="FootnoteTextChar">
    <w:name w:val="Footnote Text Char"/>
    <w:basedOn w:val="DefaultParagraphFont"/>
    <w:link w:val="FootnoteText"/>
    <w:uiPriority w:val="99"/>
    <w:semiHidden/>
    <w:rsid w:val="00C90BF6"/>
    <w:rPr>
      <w:sz w:val="20"/>
      <w:szCs w:val="20"/>
      <w:lang w:val="en-US"/>
    </w:rPr>
  </w:style>
  <w:style w:type="character" w:styleId="FootnoteReference">
    <w:name w:val="footnote reference"/>
    <w:basedOn w:val="DefaultParagraphFont"/>
    <w:uiPriority w:val="99"/>
    <w:semiHidden/>
    <w:unhideWhenUsed/>
    <w:rsid w:val="00C90B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01669">
      <w:bodyDiv w:val="1"/>
      <w:marLeft w:val="0"/>
      <w:marRight w:val="0"/>
      <w:marTop w:val="0"/>
      <w:marBottom w:val="0"/>
      <w:divBdr>
        <w:top w:val="none" w:sz="0" w:space="0" w:color="auto"/>
        <w:left w:val="none" w:sz="0" w:space="0" w:color="auto"/>
        <w:bottom w:val="none" w:sz="0" w:space="0" w:color="auto"/>
        <w:right w:val="none" w:sz="0" w:space="0" w:color="auto"/>
      </w:divBdr>
    </w:div>
    <w:div w:id="359818694">
      <w:bodyDiv w:val="1"/>
      <w:marLeft w:val="0"/>
      <w:marRight w:val="0"/>
      <w:marTop w:val="0"/>
      <w:marBottom w:val="0"/>
      <w:divBdr>
        <w:top w:val="none" w:sz="0" w:space="0" w:color="auto"/>
        <w:left w:val="none" w:sz="0" w:space="0" w:color="auto"/>
        <w:bottom w:val="none" w:sz="0" w:space="0" w:color="auto"/>
        <w:right w:val="none" w:sz="0" w:space="0" w:color="auto"/>
      </w:divBdr>
    </w:div>
    <w:div w:id="360672495">
      <w:bodyDiv w:val="1"/>
      <w:marLeft w:val="0"/>
      <w:marRight w:val="0"/>
      <w:marTop w:val="0"/>
      <w:marBottom w:val="0"/>
      <w:divBdr>
        <w:top w:val="none" w:sz="0" w:space="0" w:color="auto"/>
        <w:left w:val="none" w:sz="0" w:space="0" w:color="auto"/>
        <w:bottom w:val="none" w:sz="0" w:space="0" w:color="auto"/>
        <w:right w:val="none" w:sz="0" w:space="0" w:color="auto"/>
      </w:divBdr>
    </w:div>
    <w:div w:id="390269728">
      <w:bodyDiv w:val="1"/>
      <w:marLeft w:val="0"/>
      <w:marRight w:val="0"/>
      <w:marTop w:val="0"/>
      <w:marBottom w:val="0"/>
      <w:divBdr>
        <w:top w:val="none" w:sz="0" w:space="0" w:color="auto"/>
        <w:left w:val="none" w:sz="0" w:space="0" w:color="auto"/>
        <w:bottom w:val="none" w:sz="0" w:space="0" w:color="auto"/>
        <w:right w:val="none" w:sz="0" w:space="0" w:color="auto"/>
      </w:divBdr>
    </w:div>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54943">
      <w:bodyDiv w:val="1"/>
      <w:marLeft w:val="0"/>
      <w:marRight w:val="0"/>
      <w:marTop w:val="0"/>
      <w:marBottom w:val="0"/>
      <w:divBdr>
        <w:top w:val="none" w:sz="0" w:space="0" w:color="auto"/>
        <w:left w:val="none" w:sz="0" w:space="0" w:color="auto"/>
        <w:bottom w:val="none" w:sz="0" w:space="0" w:color="auto"/>
        <w:right w:val="none" w:sz="0" w:space="0" w:color="auto"/>
      </w:divBdr>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10861">
      <w:bodyDiv w:val="1"/>
      <w:marLeft w:val="0"/>
      <w:marRight w:val="0"/>
      <w:marTop w:val="0"/>
      <w:marBottom w:val="0"/>
      <w:divBdr>
        <w:top w:val="none" w:sz="0" w:space="0" w:color="auto"/>
        <w:left w:val="none" w:sz="0" w:space="0" w:color="auto"/>
        <w:bottom w:val="none" w:sz="0" w:space="0" w:color="auto"/>
        <w:right w:val="none" w:sz="0" w:space="0" w:color="auto"/>
      </w:divBdr>
    </w:div>
    <w:div w:id="860701142">
      <w:bodyDiv w:val="1"/>
      <w:marLeft w:val="0"/>
      <w:marRight w:val="0"/>
      <w:marTop w:val="0"/>
      <w:marBottom w:val="0"/>
      <w:divBdr>
        <w:top w:val="none" w:sz="0" w:space="0" w:color="auto"/>
        <w:left w:val="none" w:sz="0" w:space="0" w:color="auto"/>
        <w:bottom w:val="none" w:sz="0" w:space="0" w:color="auto"/>
        <w:right w:val="none" w:sz="0" w:space="0" w:color="auto"/>
      </w:divBdr>
    </w:div>
    <w:div w:id="893391502">
      <w:bodyDiv w:val="1"/>
      <w:marLeft w:val="0"/>
      <w:marRight w:val="0"/>
      <w:marTop w:val="0"/>
      <w:marBottom w:val="0"/>
      <w:divBdr>
        <w:top w:val="none" w:sz="0" w:space="0" w:color="auto"/>
        <w:left w:val="none" w:sz="0" w:space="0" w:color="auto"/>
        <w:bottom w:val="none" w:sz="0" w:space="0" w:color="auto"/>
        <w:right w:val="none" w:sz="0" w:space="0" w:color="auto"/>
      </w:divBdr>
    </w:div>
    <w:div w:id="929201105">
      <w:bodyDiv w:val="1"/>
      <w:marLeft w:val="0"/>
      <w:marRight w:val="0"/>
      <w:marTop w:val="0"/>
      <w:marBottom w:val="0"/>
      <w:divBdr>
        <w:top w:val="none" w:sz="0" w:space="0" w:color="auto"/>
        <w:left w:val="none" w:sz="0" w:space="0" w:color="auto"/>
        <w:bottom w:val="none" w:sz="0" w:space="0" w:color="auto"/>
        <w:right w:val="none" w:sz="0" w:space="0" w:color="auto"/>
      </w:divBdr>
    </w:div>
    <w:div w:id="982581304">
      <w:bodyDiv w:val="1"/>
      <w:marLeft w:val="0"/>
      <w:marRight w:val="0"/>
      <w:marTop w:val="0"/>
      <w:marBottom w:val="0"/>
      <w:divBdr>
        <w:top w:val="none" w:sz="0" w:space="0" w:color="auto"/>
        <w:left w:val="none" w:sz="0" w:space="0" w:color="auto"/>
        <w:bottom w:val="none" w:sz="0" w:space="0" w:color="auto"/>
        <w:right w:val="none" w:sz="0" w:space="0" w:color="auto"/>
      </w:divBdr>
    </w:div>
    <w:div w:id="1017538720">
      <w:bodyDiv w:val="1"/>
      <w:marLeft w:val="0"/>
      <w:marRight w:val="0"/>
      <w:marTop w:val="0"/>
      <w:marBottom w:val="0"/>
      <w:divBdr>
        <w:top w:val="none" w:sz="0" w:space="0" w:color="auto"/>
        <w:left w:val="none" w:sz="0" w:space="0" w:color="auto"/>
        <w:bottom w:val="none" w:sz="0" w:space="0" w:color="auto"/>
        <w:right w:val="none" w:sz="0" w:space="0" w:color="auto"/>
      </w:divBdr>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087731096">
      <w:bodyDiv w:val="1"/>
      <w:marLeft w:val="0"/>
      <w:marRight w:val="0"/>
      <w:marTop w:val="0"/>
      <w:marBottom w:val="0"/>
      <w:divBdr>
        <w:top w:val="none" w:sz="0" w:space="0" w:color="auto"/>
        <w:left w:val="none" w:sz="0" w:space="0" w:color="auto"/>
        <w:bottom w:val="none" w:sz="0" w:space="0" w:color="auto"/>
        <w:right w:val="none" w:sz="0" w:space="0" w:color="auto"/>
      </w:divBdr>
    </w:div>
    <w:div w:id="1148596498">
      <w:bodyDiv w:val="1"/>
      <w:marLeft w:val="0"/>
      <w:marRight w:val="0"/>
      <w:marTop w:val="0"/>
      <w:marBottom w:val="0"/>
      <w:divBdr>
        <w:top w:val="none" w:sz="0" w:space="0" w:color="auto"/>
        <w:left w:val="none" w:sz="0" w:space="0" w:color="auto"/>
        <w:bottom w:val="none" w:sz="0" w:space="0" w:color="auto"/>
        <w:right w:val="none" w:sz="0" w:space="0" w:color="auto"/>
      </w:divBdr>
    </w:div>
    <w:div w:id="1345861498">
      <w:bodyDiv w:val="1"/>
      <w:marLeft w:val="0"/>
      <w:marRight w:val="0"/>
      <w:marTop w:val="0"/>
      <w:marBottom w:val="0"/>
      <w:divBdr>
        <w:top w:val="none" w:sz="0" w:space="0" w:color="auto"/>
        <w:left w:val="none" w:sz="0" w:space="0" w:color="auto"/>
        <w:bottom w:val="none" w:sz="0" w:space="0" w:color="auto"/>
        <w:right w:val="none" w:sz="0" w:space="0" w:color="auto"/>
      </w:divBdr>
    </w:div>
    <w:div w:id="1375423550">
      <w:bodyDiv w:val="1"/>
      <w:marLeft w:val="0"/>
      <w:marRight w:val="0"/>
      <w:marTop w:val="0"/>
      <w:marBottom w:val="0"/>
      <w:divBdr>
        <w:top w:val="none" w:sz="0" w:space="0" w:color="auto"/>
        <w:left w:val="none" w:sz="0" w:space="0" w:color="auto"/>
        <w:bottom w:val="none" w:sz="0" w:space="0" w:color="auto"/>
        <w:right w:val="none" w:sz="0" w:space="0" w:color="auto"/>
      </w:divBdr>
    </w:div>
    <w:div w:id="1479567856">
      <w:bodyDiv w:val="1"/>
      <w:marLeft w:val="0"/>
      <w:marRight w:val="0"/>
      <w:marTop w:val="0"/>
      <w:marBottom w:val="0"/>
      <w:divBdr>
        <w:top w:val="none" w:sz="0" w:space="0" w:color="auto"/>
        <w:left w:val="none" w:sz="0" w:space="0" w:color="auto"/>
        <w:bottom w:val="none" w:sz="0" w:space="0" w:color="auto"/>
        <w:right w:val="none" w:sz="0" w:space="0" w:color="auto"/>
      </w:divBdr>
    </w:div>
    <w:div w:id="1529367806">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0104">
      <w:bodyDiv w:val="1"/>
      <w:marLeft w:val="0"/>
      <w:marRight w:val="0"/>
      <w:marTop w:val="0"/>
      <w:marBottom w:val="0"/>
      <w:divBdr>
        <w:top w:val="none" w:sz="0" w:space="0" w:color="auto"/>
        <w:left w:val="none" w:sz="0" w:space="0" w:color="auto"/>
        <w:bottom w:val="none" w:sz="0" w:space="0" w:color="auto"/>
        <w:right w:val="none" w:sz="0" w:space="0" w:color="auto"/>
      </w:divBdr>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22090176">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90412">
      <w:bodyDiv w:val="1"/>
      <w:marLeft w:val="0"/>
      <w:marRight w:val="0"/>
      <w:marTop w:val="0"/>
      <w:marBottom w:val="0"/>
      <w:divBdr>
        <w:top w:val="none" w:sz="0" w:space="0" w:color="auto"/>
        <w:left w:val="none" w:sz="0" w:space="0" w:color="auto"/>
        <w:bottom w:val="none" w:sz="0" w:space="0" w:color="auto"/>
        <w:right w:val="none" w:sz="0" w:space="0" w:color="auto"/>
      </w:divBdr>
      <w:divsChild>
        <w:div w:id="1522938406">
          <w:marLeft w:val="0"/>
          <w:marRight w:val="0"/>
          <w:marTop w:val="240"/>
          <w:marBottom w:val="240"/>
          <w:divBdr>
            <w:top w:val="none" w:sz="0" w:space="0" w:color="auto"/>
            <w:left w:val="none" w:sz="0" w:space="0" w:color="auto"/>
            <w:bottom w:val="none" w:sz="0" w:space="0" w:color="auto"/>
            <w:right w:val="none" w:sz="0" w:space="0" w:color="auto"/>
          </w:divBdr>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 w:id="19967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tif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a23a2051.ngrok.io"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tiff"/><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hyperlink" Target="https://localhost:8443" TargetMode="External"/><Relationship Id="rId37" Type="http://schemas.openxmlformats.org/officeDocument/2006/relationships/image" Target="media/image26.png"/><Relationship Id="rId40" Type="http://schemas.openxmlformats.org/officeDocument/2006/relationships/image" Target="media/image29.tif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yperlink" Target="https://developer.amazon.com/docs/custom-skills/request-and-response-json-reference.html" TargetMode="External"/><Relationship Id="rId36" Type="http://schemas.openxmlformats.org/officeDocument/2006/relationships/image" Target="media/image25.tiff"/><Relationship Id="rId49"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hyperlink" Target="http://localhost:8080" TargetMode="External"/><Relationship Id="rId44" Type="http://schemas.openxmlformats.org/officeDocument/2006/relationships/image" Target="media/image3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iki.mozilla.org/CA/Included_Certificates" TargetMode="External"/><Relationship Id="rId30" Type="http://schemas.openxmlformats.org/officeDocument/2006/relationships/image" Target="media/image21.png"/><Relationship Id="rId35" Type="http://schemas.openxmlformats.org/officeDocument/2006/relationships/image" Target="media/image24.tiff"/><Relationship Id="rId43" Type="http://schemas.openxmlformats.org/officeDocument/2006/relationships/image" Target="media/image32.png"/><Relationship Id="rId48" Type="http://schemas.openxmlformats.org/officeDocument/2006/relationships/hyperlink" Target="https://a23a2051.ngrok.io/helloworldservlet/main" TargetMode="Externa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2.png"/><Relationship Id="rId38" Type="http://schemas.openxmlformats.org/officeDocument/2006/relationships/image" Target="media/image27.tiff"/><Relationship Id="rId46" Type="http://schemas.openxmlformats.org/officeDocument/2006/relationships/hyperlink" Target="http://localhost:8080/helloworldservlet/main" TargetMode="External"/><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57D79-CAFE-6E4A-9BA2-FBDB34792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23</Pages>
  <Words>6781</Words>
  <Characters>3865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480</cp:revision>
  <dcterms:created xsi:type="dcterms:W3CDTF">2019-08-01T09:54:00Z</dcterms:created>
  <dcterms:modified xsi:type="dcterms:W3CDTF">2019-08-0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